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1C3EE8C">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proofErr w:type="gramStart"/>
      <w:r w:rsidRPr="00247645">
        <w:rPr>
          <w:rFonts w:hint="eastAsia"/>
          <w:b/>
          <w:bCs/>
          <w:sz w:val="48"/>
          <w:szCs w:val="48"/>
        </w:rPr>
        <w:t>可供性實現</w:t>
      </w:r>
      <w:proofErr w:type="gramEnd"/>
      <w:r w:rsidRPr="00247645">
        <w:rPr>
          <w:rFonts w:hint="eastAsia"/>
          <w:b/>
          <w:bCs/>
          <w:sz w:val="48"/>
          <w:szCs w:val="48"/>
        </w:rPr>
        <w:t>為觀點</w:t>
      </w:r>
    </w:p>
    <w:p w14:paraId="356CC2D7" w14:textId="76848360" w:rsidR="000B2151" w:rsidRPr="00247645" w:rsidRDefault="004E3BD8" w:rsidP="004E3BD8">
      <w:pPr>
        <w:ind w:firstLineChars="0" w:firstLine="0"/>
        <w:jc w:val="center"/>
        <w:rPr>
          <w:b/>
          <w:bCs/>
          <w:sz w:val="36"/>
          <w:szCs w:val="36"/>
        </w:rPr>
      </w:pPr>
      <w:r w:rsidRPr="00247645">
        <w:rPr>
          <w:b/>
          <w:bCs/>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 xml:space="preserve">This study examines </w:t>
      </w:r>
      <w:proofErr w:type="spellStart"/>
      <w:r w:rsidRPr="00BD7296">
        <w:t>Frontier.cool</w:t>
      </w:r>
      <w:proofErr w:type="spellEnd"/>
      <w:r w:rsidRPr="00BD7296">
        <w:t xml:space="preserve">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w:t>
        </w:r>
        <w:r w:rsidR="00A07262" w:rsidRPr="00DD6EAD">
          <w:rPr>
            <w:rStyle w:val="af2"/>
            <w:rFonts w:hint="eastAsia"/>
            <w:noProof/>
          </w:rPr>
          <w:t>術</w:t>
        </w:r>
        <w:r w:rsidR="00A07262" w:rsidRPr="00DD6EAD">
          <w:rPr>
            <w:rStyle w:val="af2"/>
            <w:rFonts w:hint="eastAsia"/>
            <w:noProof/>
          </w:rPr>
          <w:t>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proofErr w:type="gramStart"/>
      <w:r>
        <w:rPr>
          <w:rFonts w:hint="eastAsia"/>
        </w:rPr>
        <w:t>此外，</w:t>
      </w:r>
      <w:proofErr w:type="gramEnd"/>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proofErr w:type="gramStart"/>
      <w:r w:rsidR="00681324">
        <w:rPr>
          <w:rFonts w:hint="eastAsia"/>
        </w:rPr>
        <w:t>疫情趨</w:t>
      </w:r>
      <w:proofErr w:type="gramEnd"/>
      <w:r w:rsidR="00681324">
        <w:rPr>
          <w:rFonts w:hint="eastAsia"/>
        </w:rPr>
        <w:t>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w:t>
      </w:r>
      <w:proofErr w:type="gramStart"/>
      <w:r w:rsidR="003B623F">
        <w:rPr>
          <w:rFonts w:hint="eastAsia"/>
        </w:rPr>
        <w:t>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proofErr w:type="gramEnd"/>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00593B94" w:rsidRPr="00593B94">
        <w:t>推出的</w:t>
      </w:r>
      <w:proofErr w:type="spellStart"/>
      <w:r w:rsidR="00593B94" w:rsidRPr="00593B94">
        <w:t>TextileCloud</w:t>
      </w:r>
      <w:proofErr w:type="spellEnd"/>
      <w:r w:rsidR="00593B94" w:rsidRPr="00593B94">
        <w:t>™</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A40A3A" w:rsidRDefault="00FA715B">
      <w:pPr>
        <w:pStyle w:val="151"/>
        <w:numPr>
          <w:ilvl w:val="0"/>
          <w:numId w:val="3"/>
        </w:numPr>
        <w:rPr>
          <w:color w:val="auto"/>
        </w:rPr>
      </w:pPr>
      <w:r w:rsidRPr="00A40A3A">
        <w:rPr>
          <w:rFonts w:hint="eastAsia"/>
          <w:color w:val="auto"/>
        </w:rPr>
        <w:t>以數位創新為觀點，分析企業藉由平台功能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w:t>
      </w:r>
      <w:r w:rsidR="00A96CF3">
        <w:rPr>
          <w:rFonts w:hint="eastAsia"/>
        </w:rPr>
        <w:t>現</w:t>
      </w:r>
      <w:proofErr w:type="gramEnd"/>
      <w:r w:rsidR="00A567D2">
        <w:rPr>
          <w:rFonts w:hint="eastAsia"/>
        </w:rPr>
        <w:t>之</w:t>
      </w:r>
      <w:r w:rsidRPr="000220EC">
        <w:t>雙重行動？</w:t>
      </w:r>
    </w:p>
    <w:p w14:paraId="16C1E07F" w14:textId="0DFE383F" w:rsidR="003D1062" w:rsidRPr="00C61E16" w:rsidRDefault="00C65BC1">
      <w:pPr>
        <w:pStyle w:val="151"/>
        <w:numPr>
          <w:ilvl w:val="0"/>
          <w:numId w:val="4"/>
        </w:numPr>
        <w:rPr>
          <w:color w:val="auto"/>
        </w:rPr>
      </w:pPr>
      <w:r w:rsidRPr="00C61E16">
        <w:rPr>
          <w:color w:val="auto"/>
        </w:rPr>
        <w:t>數位平台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9C2439" w:rsidRPr="00C61E16">
        <w:rPr>
          <w:rFonts w:hint="eastAsia"/>
          <w:color w:val="auto"/>
        </w:rPr>
        <w:t>平台</w:t>
      </w:r>
      <w:r w:rsidRPr="00C61E16">
        <w:rPr>
          <w:color w:val="auto"/>
        </w:rPr>
        <w:t>應用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747F2D73"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lastRenderedPageBreak/>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w:t>
      </w:r>
      <w:proofErr w:type="gramStart"/>
      <w:r w:rsidRPr="00B92A19">
        <w:t>內嵌感測</w:t>
      </w:r>
      <w:proofErr w:type="gramEnd"/>
      <w:r w:rsidRPr="00B92A19">
        <w:t>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08B3B706" w14:textId="77777777" w:rsidR="00C36415" w:rsidRDefault="00C36415" w:rsidP="00A94150">
      <w:pPr>
        <w:pStyle w:val="afff5"/>
      </w:pPr>
    </w:p>
    <w:p w14:paraId="65CDA7CD" w14:textId="69E3A4A5" w:rsidR="003B4446" w:rsidRDefault="003B4446" w:rsidP="003B4446">
      <w:pPr>
        <w:pStyle w:val="15"/>
        <w:ind w:firstLine="480"/>
      </w:pPr>
      <w:r w:rsidRPr="00E1231A">
        <w:rPr>
          <w:rFonts w:hint="eastAsia"/>
        </w:rPr>
        <w:lastRenderedPageBreak/>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w:t>
      </w:r>
      <w:proofErr w:type="gramStart"/>
      <w:r w:rsidR="00BD1A4D" w:rsidRPr="00041E5D">
        <w:t>凸</w:t>
      </w:r>
      <w:proofErr w:type="gramEnd"/>
      <w:r w:rsidR="00BD1A4D" w:rsidRPr="00041E5D">
        <w:t>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3890157C" w:rsidR="002C675C" w:rsidRDefault="003B4446" w:rsidP="00B66117">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A950EEA" w14:textId="77777777" w:rsidR="002C675C" w:rsidRDefault="002C675C">
      <w:pPr>
        <w:widowControl/>
        <w:ind w:firstLineChars="0" w:firstLine="0"/>
        <w:rPr>
          <w:color w:val="000000" w:themeColor="text1"/>
        </w:rPr>
      </w:pPr>
      <w:r>
        <w:br w:type="page"/>
      </w:r>
    </w:p>
    <w:p w14:paraId="002D1D89" w14:textId="77777777" w:rsidR="003B4446" w:rsidRDefault="003B4446" w:rsidP="003639DE">
      <w:pPr>
        <w:pStyle w:val="3"/>
      </w:pPr>
      <w:bookmarkStart w:id="35" w:name="_Toc201261466"/>
      <w:r w:rsidRPr="004652D7">
        <w:rPr>
          <w:rFonts w:hint="eastAsia"/>
        </w:rPr>
        <w:lastRenderedPageBreak/>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 xml:space="preserve">Gioia &amp; </w:t>
      </w:r>
      <w:proofErr w:type="spellStart"/>
      <w:r w:rsidRPr="00F45239">
        <w:t>Chittipeddi</w:t>
      </w:r>
      <w:proofErr w:type="spellEnd"/>
      <w:r w:rsidRPr="00F45239">
        <w:t>,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proofErr w:type="spellStart"/>
      <w:r w:rsidRPr="00B63179">
        <w:t>Giddens</w:t>
      </w:r>
      <w:proofErr w:type="spellEnd"/>
      <w:r w:rsidRPr="00B63179">
        <w:t>,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w:t>
      </w:r>
      <w:proofErr w:type="gramStart"/>
      <w:r w:rsidRPr="00263B57">
        <w:t>的釋意歷程</w:t>
      </w:r>
      <w:proofErr w:type="gramEnd"/>
      <w:r w:rsidRPr="00263B57">
        <w:t>」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63"/>
      <w:r w:rsidR="008B0166">
        <w:rPr>
          <w:rFonts w:hint="eastAsia"/>
        </w:rPr>
        <w:t>起源</w:t>
      </w:r>
      <w:commentRangeEnd w:id="63"/>
      <w:proofErr w:type="gramEnd"/>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lastRenderedPageBreak/>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sidRPr="00EC7589">
        <w:rPr>
          <w:rFonts w:hint="eastAsia"/>
          <w:color w:val="EE0000"/>
        </w:rPr>
        <w:t>可供性</w:t>
      </w:r>
      <w:r w:rsidR="00DC6E09" w:rsidRPr="00EC7589">
        <w:rPr>
          <w:rFonts w:hint="eastAsia"/>
          <w:color w:val="EE0000"/>
        </w:rPr>
        <w:t>的</w:t>
      </w:r>
      <w:proofErr w:type="gramEnd"/>
      <w:r w:rsidR="00DC6E09" w:rsidRPr="00EC7589">
        <w:rPr>
          <w:rFonts w:hint="eastAsia"/>
          <w:color w:val="EE0000"/>
        </w:rPr>
        <w:t>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w:t>
      </w:r>
      <w:proofErr w:type="gramStart"/>
      <w:r w:rsidR="003256E8" w:rsidRPr="00DD42CD">
        <w:t>可供性</w:t>
      </w:r>
      <w:proofErr w:type="gramEnd"/>
      <w:r w:rsidR="003256E8" w:rsidRPr="00DD42CD">
        <w:t>（</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w:t>
      </w:r>
      <w:proofErr w:type="gramStart"/>
      <w:r w:rsidR="003256E8">
        <w:rPr>
          <w:rFonts w:hint="eastAsia"/>
        </w:rPr>
        <w:t>可供性的</w:t>
      </w:r>
      <w:proofErr w:type="gramEnd"/>
      <w:r w:rsidR="003256E8">
        <w:rPr>
          <w:rFonts w:hint="eastAsia"/>
        </w:rPr>
        <w:t>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3B6F23">
        <w:rPr>
          <w:color w:val="EE0000"/>
        </w:rPr>
        <w:t>可供性也</w:t>
      </w:r>
      <w:proofErr w:type="gramEnd"/>
      <w:r w:rsidRPr="003B6F23">
        <w:rPr>
          <w:color w:val="EE0000"/>
        </w:rPr>
        <w:t>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w:t>
      </w:r>
      <w:r w:rsidR="00CA451E">
        <w:rPr>
          <w:rFonts w:hint="eastAsia"/>
        </w:rPr>
        <w:lastRenderedPageBreak/>
        <w:t>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w:t>
      </w:r>
      <w:proofErr w:type="gramStart"/>
      <w:r w:rsidR="008C0482" w:rsidRPr="00DF297C">
        <w:rPr>
          <w:rFonts w:hint="eastAsia"/>
          <w:color w:val="EE0000"/>
        </w:rPr>
        <w:t>可供性</w:t>
      </w:r>
      <w:r w:rsidR="00B3349D" w:rsidRPr="00DF297C">
        <w:rPr>
          <w:color w:val="EE0000"/>
        </w:rPr>
        <w:t>尚未</w:t>
      </w:r>
      <w:proofErr w:type="gramEnd"/>
      <w:r w:rsidR="00B3349D" w:rsidRPr="00DF297C">
        <w:rPr>
          <w:color w:val="EE0000"/>
        </w:rPr>
        <w:t>被明確</w:t>
      </w:r>
      <w:r w:rsidR="00B3349D" w:rsidRPr="00DF297C">
        <w:rPr>
          <w:rFonts w:hint="eastAsia"/>
          <w:color w:val="EE0000"/>
        </w:rPr>
        <w:t>覺察</w:t>
      </w:r>
      <w:r w:rsidR="00AB61C8" w:rsidRPr="00DF297C">
        <w:rPr>
          <w:rFonts w:hint="eastAsia"/>
          <w:color w:val="EE0000"/>
        </w:rPr>
        <w:t>，</w:t>
      </w:r>
      <w:proofErr w:type="gramStart"/>
      <w:r w:rsidR="008C0482" w:rsidRPr="00DF297C">
        <w:rPr>
          <w:rFonts w:hint="eastAsia"/>
          <w:color w:val="EE0000"/>
        </w:rPr>
        <w:t>可供性實現</w:t>
      </w:r>
      <w:proofErr w:type="gramEnd"/>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w:t>
      </w:r>
      <w:proofErr w:type="gramStart"/>
      <w:r w:rsidR="00AC6855" w:rsidRPr="00A0761F">
        <w:t>準</w:t>
      </w:r>
      <w:proofErr w:type="gramEnd"/>
      <w:r w:rsidR="00AC6855" w:rsidRPr="00A0761F">
        <w:t>掌握</w:t>
      </w:r>
      <w:proofErr w:type="gramStart"/>
      <w:r w:rsidR="00AC6855" w:rsidRPr="00A0761F">
        <w:t>可供性實現</w:t>
      </w:r>
      <w:proofErr w:type="gramEnd"/>
      <w:r w:rsidR="00AC6855" w:rsidRPr="00A0761F">
        <w:t>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proofErr w:type="gramStart"/>
      <w:r w:rsidR="004642DA" w:rsidRPr="00A0761F">
        <w:rPr>
          <w:rFonts w:hint="eastAsia"/>
        </w:rPr>
        <w:t>可供性</w:t>
      </w:r>
      <w:r w:rsidR="00AC6855" w:rsidRPr="00A0761F">
        <w:t>理論</w:t>
      </w:r>
      <w:proofErr w:type="gramEnd"/>
      <w:r w:rsidR="00AC6855" w:rsidRPr="00A0761F">
        <w:t>於資訊系統研究的操作準則：（</w:t>
      </w:r>
      <w:r w:rsidR="00AC6855" w:rsidRPr="00A0761F">
        <w:t>1</w:t>
      </w:r>
      <w:r w:rsidR="00AC6855" w:rsidRPr="00A0761F">
        <w:t>）</w:t>
      </w:r>
      <w:proofErr w:type="gramStart"/>
      <w:r w:rsidR="00AC6855" w:rsidRPr="00A0761F">
        <w:t>可供性並非</w:t>
      </w:r>
      <w:proofErr w:type="gramEnd"/>
      <w:r w:rsidR="00AC6855" w:rsidRPr="00A0761F">
        <w:t>源自技術本身，而是建立於行動者與人造物之間的關係；（</w:t>
      </w:r>
      <w:r w:rsidR="00AC6855" w:rsidRPr="00A0761F">
        <w:t>2</w:t>
      </w:r>
      <w:r w:rsidR="00AC6855" w:rsidRPr="00A0761F">
        <w:t>）須嚴格區分</w:t>
      </w:r>
      <w:proofErr w:type="gramStart"/>
      <w:r w:rsidR="00AC6855" w:rsidRPr="00A0761F">
        <w:t>可供性與可供性實現</w:t>
      </w:r>
      <w:proofErr w:type="gramEnd"/>
      <w:r w:rsidR="00AC6855" w:rsidRPr="00A0761F">
        <w:t>，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w:t>
      </w:r>
      <w:proofErr w:type="gramStart"/>
      <w:r w:rsidR="005118BF" w:rsidRPr="00A0761F">
        <w:t>可供性對應</w:t>
      </w:r>
      <w:proofErr w:type="gramEnd"/>
      <w:r w:rsidR="005118BF" w:rsidRPr="00A0761F">
        <w:t>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w:t>
      </w:r>
      <w:proofErr w:type="gramStart"/>
      <w:r w:rsidR="00AC6855" w:rsidRPr="00A0761F">
        <w:t>可供性之間</w:t>
      </w:r>
      <w:proofErr w:type="gramEnd"/>
      <w:r w:rsidR="00AC6855" w:rsidRPr="00A0761F">
        <w:t>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w:t>
      </w:r>
      <w:proofErr w:type="gramStart"/>
      <w:r w:rsidR="00BE76AC" w:rsidRPr="00A0761F">
        <w:t>釐</w:t>
      </w:r>
      <w:proofErr w:type="gramEnd"/>
      <w:r w:rsidR="00BE76AC" w:rsidRPr="00A0761F">
        <w:t>清</w:t>
      </w:r>
      <w:proofErr w:type="gramStart"/>
      <w:r w:rsidR="00BE76AC" w:rsidRPr="00A0761F">
        <w:t>可供性理論</w:t>
      </w:r>
      <w:proofErr w:type="gramEnd"/>
      <w:r w:rsidR="00BE76AC" w:rsidRPr="00A0761F">
        <w:t>的應用界線，也強調</w:t>
      </w:r>
      <w:proofErr w:type="gramStart"/>
      <w:r w:rsidR="00BE76AC" w:rsidRPr="00A0761F">
        <w:t>可供性實現</w:t>
      </w:r>
      <w:proofErr w:type="gramEnd"/>
      <w:r w:rsidR="00BE76AC" w:rsidRPr="00A0761F">
        <w:t>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proofErr w:type="gramStart"/>
      <w:r w:rsidRPr="00086D02">
        <w:t>結構式雙元</w:t>
      </w:r>
      <w:proofErr w:type="gramEnd"/>
      <w:r w:rsidRPr="00086D02">
        <w:t>性與</w:t>
      </w:r>
      <w:proofErr w:type="gramStart"/>
      <w:r w:rsidRPr="00086D02">
        <w:t>情境式雙元</w:t>
      </w:r>
      <w:proofErr w:type="gramEnd"/>
      <w:r w:rsidRPr="00086D02">
        <w:t>性。</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proofErr w:type="gramStart"/>
      <w:r w:rsidR="002C6630" w:rsidRPr="0053448A">
        <w:t>）</w:t>
      </w:r>
      <w:commentRangeEnd w:id="96"/>
      <w:proofErr w:type="gramEnd"/>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proofErr w:type="gramStart"/>
      <w:r w:rsidRPr="004A3F52">
        <w:t>可供性與</w:t>
      </w:r>
      <w:proofErr w:type="gramEnd"/>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proofErr w:type="gramStart"/>
      <w:r w:rsidR="00B27A00" w:rsidRPr="004A3F52">
        <w:rPr>
          <w:rFonts w:hint="eastAsia"/>
        </w:rPr>
        <w:t>可供性</w:t>
      </w:r>
      <w:r w:rsidRPr="004A3F52">
        <w:t>探索</w:t>
      </w:r>
      <w:proofErr w:type="gramEnd"/>
      <w:r w:rsidRPr="004A3F52">
        <w:t>與</w:t>
      </w:r>
      <w:proofErr w:type="gramStart"/>
      <w:r w:rsidR="00274D45" w:rsidRPr="004A3F52">
        <w:t>可供性</w:t>
      </w:r>
      <w:r w:rsidRPr="004A3F52">
        <w:t>實踐</w:t>
      </w:r>
      <w:proofErr w:type="gramEnd"/>
      <w:r w:rsidRPr="004A3F52">
        <w:t>，</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w:t>
      </w:r>
      <w:proofErr w:type="gramStart"/>
      <w:r w:rsidR="00E57554" w:rsidRPr="00C13EAC">
        <w:rPr>
          <w:rFonts w:hint="eastAsia"/>
        </w:rPr>
        <w:t>供性</w:t>
      </w:r>
      <w:r w:rsidR="00222826" w:rsidRPr="00C13EAC">
        <w:rPr>
          <w:rFonts w:hint="eastAsia"/>
        </w:rPr>
        <w:t>需</w:t>
      </w:r>
      <w:proofErr w:type="gramEnd"/>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proofErr w:type="spellStart"/>
      <w:r w:rsidRPr="002A11F3">
        <w:t>Frontier.cool</w:t>
      </w:r>
      <w:proofErr w:type="spellEnd"/>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proofErr w:type="spellStart"/>
      <w:r w:rsidRPr="002A11F3">
        <w:t>Frontier.cool</w:t>
      </w:r>
      <w:proofErr w:type="spellEnd"/>
      <w:r w:rsidRPr="002A11F3">
        <w:t>如何在不同發展階段中，透過對問題認知、行動實踐、</w:t>
      </w:r>
      <w:r w:rsidR="008751BB" w:rsidRPr="002A11F3">
        <w:t>探索</w:t>
      </w:r>
      <w:proofErr w:type="gramStart"/>
      <w:r w:rsidRPr="002A11F3">
        <w:t>可供性與</w:t>
      </w:r>
      <w:proofErr w:type="gramEnd"/>
      <w:r w:rsidR="008751BB" w:rsidRPr="002A11F3">
        <w:rPr>
          <w:rFonts w:hint="eastAsia"/>
        </w:rPr>
        <w:t>雙元</w:t>
      </w:r>
      <w:proofErr w:type="gramStart"/>
      <w:r w:rsidR="008751BB" w:rsidRPr="002A11F3">
        <w:rPr>
          <w:rFonts w:hint="eastAsia"/>
        </w:rPr>
        <w:t>可供性實現</w:t>
      </w:r>
      <w:proofErr w:type="gramEnd"/>
      <w:r w:rsidR="008751BB" w:rsidRPr="002A11F3">
        <w:rPr>
          <w:rFonts w:hint="eastAsia"/>
        </w:rPr>
        <w:t>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proofErr w:type="spellStart"/>
      <w:r w:rsidR="00D81C09" w:rsidRPr="002A11F3">
        <w:t>Frontier.cool</w:t>
      </w:r>
      <w:proofErr w:type="spellEnd"/>
      <w:r w:rsidR="00D83D54" w:rsidRPr="002A11F3">
        <w:rPr>
          <w:rFonts w:hint="eastAsia"/>
        </w:rPr>
        <w:t>數位創新過程分四階段</w:t>
      </w:r>
      <w:r w:rsidRPr="002A11F3">
        <w:t>進行分析，探討</w:t>
      </w:r>
      <w:proofErr w:type="spellStart"/>
      <w:r w:rsidR="00B43891" w:rsidRPr="002A11F3">
        <w:t>Frontier.cool</w:t>
      </w:r>
      <w:proofErr w:type="spellEnd"/>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w:t>
      </w:r>
      <w:proofErr w:type="gramStart"/>
      <w:r w:rsidRPr="002A11F3">
        <w:t>間的互構</w:t>
      </w:r>
      <w:proofErr w:type="gramEnd"/>
      <w:r w:rsidRPr="002A11F3">
        <w:t>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w:t>
            </w:r>
            <w:proofErr w:type="gramStart"/>
            <w:r w:rsidRPr="00B31556">
              <w:rPr>
                <w:rFonts w:ascii="標楷體" w:hAnsi="標楷體" w:hint="eastAsia"/>
              </w:rPr>
              <w:t>可供性</w:t>
            </w:r>
            <w:r w:rsidR="002207B0" w:rsidRPr="00B31556">
              <w:rPr>
                <w:rFonts w:ascii="標楷體" w:hAnsi="標楷體" w:hint="eastAsia"/>
              </w:rPr>
              <w:t>實現</w:t>
            </w:r>
            <w:proofErr w:type="gramEnd"/>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spellStart"/>
      <w:proofErr w:type="gramEnd"/>
      <w:r w:rsidRPr="008C575A">
        <w:rPr>
          <w:rFonts w:hint="eastAsia"/>
        </w:rPr>
        <w:t>Frontier.cool</w:t>
      </w:r>
      <w:proofErr w:type="spellEnd"/>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proofErr w:type="spellStart"/>
      <w:r w:rsidR="000335BF" w:rsidRPr="008C575A">
        <w:rPr>
          <w:rFonts w:hint="eastAsia"/>
        </w:rPr>
        <w:t>Frontier.cool</w:t>
      </w:r>
      <w:proofErr w:type="spellEnd"/>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w:t>
      </w:r>
      <w:proofErr w:type="gramStart"/>
      <w:r w:rsidR="008D4DDB" w:rsidRPr="00325A30">
        <w:rPr>
          <w:rFonts w:hint="eastAsia"/>
          <w:color w:val="C00000"/>
        </w:rPr>
        <w:t>可供性中</w:t>
      </w:r>
      <w:proofErr w:type="gramEnd"/>
      <w:r w:rsidR="008D4DDB" w:rsidRPr="00325A30">
        <w:rPr>
          <w:rFonts w:hint="eastAsia"/>
          <w:color w:val="C00000"/>
        </w:rPr>
        <w:t>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proofErr w:type="gramStart"/>
      <w:r w:rsidR="000E19B2" w:rsidRPr="00F91385">
        <w:rPr>
          <w:rFonts w:hint="eastAsia"/>
        </w:rPr>
        <w:t>（</w:t>
      </w:r>
      <w:proofErr w:type="spellStart"/>
      <w:proofErr w:type="gramEnd"/>
      <w:r w:rsidR="000E19B2" w:rsidRPr="00F91385">
        <w:t>Frontier.cool</w:t>
      </w:r>
      <w:proofErr w:type="spellEnd"/>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w:t>
      </w:r>
      <w:proofErr w:type="spellStart"/>
      <w:r w:rsidRPr="008A3E02">
        <w:t>Programme</w:t>
      </w:r>
      <w:proofErr w:type="spellEnd"/>
      <w:r w:rsidRPr="008A3E02">
        <w:t xml:space="preserv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proofErr w:type="gramStart"/>
      <w:r w:rsidRPr="00580F30">
        <w:rPr>
          <w:rFonts w:hint="eastAsia"/>
        </w:rPr>
        <w:t>此外，</w:t>
      </w:r>
      <w:proofErr w:type="gramEnd"/>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proofErr w:type="gramStart"/>
      <w:r w:rsidR="001B71AD" w:rsidRPr="00580F30">
        <w:t>凸</w:t>
      </w:r>
      <w:proofErr w:type="gramEnd"/>
      <w:r w:rsidR="001B71AD" w:rsidRPr="00580F30">
        <w:t>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proofErr w:type="gramStart"/>
      <w:r w:rsidRPr="001B7173">
        <w:t>1950</w:t>
      </w:r>
      <w:proofErr w:type="gramEnd"/>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r w:rsidR="005426A6">
        <w:rPr>
          <w:rStyle w:val="afff9"/>
        </w:rPr>
        <w:footnoteReference w:id="8"/>
      </w:r>
    </w:p>
    <w:p w14:paraId="70D5306E" w14:textId="6C0662D8" w:rsidR="009A00AD" w:rsidRPr="00DA3C6F" w:rsidRDefault="00EE5E60" w:rsidP="00E67D6E">
      <w:pPr>
        <w:pStyle w:val="15"/>
        <w:ind w:firstLine="480"/>
      </w:pPr>
      <w:r w:rsidRPr="00DA3C6F">
        <w:t>戰後</w:t>
      </w:r>
      <w:proofErr w:type="gramStart"/>
      <w:r w:rsidR="00150EBE" w:rsidRPr="00DA3C6F">
        <w:rPr>
          <w:rFonts w:hint="eastAsia"/>
        </w:rPr>
        <w:t>1950</w:t>
      </w:r>
      <w:proofErr w:type="gramEnd"/>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proofErr w:type="gramStart"/>
      <w:r w:rsidRPr="00DA3C6F">
        <w:t>代紡代織</w:t>
      </w:r>
      <w:proofErr w:type="gramEnd"/>
      <w:r w:rsidRPr="00DA3C6F">
        <w:t>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proofErr w:type="gramStart"/>
      <w:r w:rsidRPr="000F3947">
        <w:t>1980</w:t>
      </w:r>
      <w:proofErr w:type="gramEnd"/>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proofErr w:type="gramStart"/>
      <w:r w:rsidR="002B673F">
        <w:rPr>
          <w:rFonts w:hint="eastAsia"/>
        </w:rPr>
        <w:t>此外，</w:t>
      </w:r>
      <w:r w:rsidR="00D658AD">
        <w:rPr>
          <w:rFonts w:hint="eastAsia"/>
        </w:rPr>
        <w:t>他國</w:t>
      </w:r>
      <w:proofErr w:type="gramEnd"/>
      <w:r w:rsidR="00D658AD">
        <w:rPr>
          <w:rFonts w:hint="eastAsia"/>
        </w:rPr>
        <w:t>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proofErr w:type="gramStart"/>
      <w:r>
        <w:rPr>
          <w:rFonts w:hint="eastAsia"/>
        </w:rPr>
        <w:lastRenderedPageBreak/>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w:t>
      </w:r>
      <w:proofErr w:type="gramStart"/>
      <w:r w:rsidR="00346DC8" w:rsidRPr="00346DC8">
        <w:t>全球淨零排放</w:t>
      </w:r>
      <w:proofErr w:type="gramEnd"/>
      <w:r w:rsidR="00346DC8" w:rsidRPr="00346DC8">
        <w:t>」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proofErr w:type="gramStart"/>
      <w:r w:rsidRPr="00346DC8">
        <w:t>淨零排放</w:t>
      </w:r>
      <w:proofErr w:type="gramEnd"/>
      <w:r w:rsidRPr="00346DC8">
        <w:t>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w:t>
      </w:r>
      <w:proofErr w:type="gramStart"/>
      <w:r w:rsidR="00130CEB">
        <w:rPr>
          <w:rFonts w:hint="eastAsia"/>
        </w:rPr>
        <w:t>往減碳</w:t>
      </w:r>
      <w:proofErr w:type="gramEnd"/>
      <w:r w:rsidR="00130CEB">
        <w:rPr>
          <w:rFonts w:hint="eastAsia"/>
        </w:rPr>
        <w:t>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proofErr w:type="gramStart"/>
      <w:r w:rsidR="00DC5C66" w:rsidRPr="005A3F8E">
        <w:rPr>
          <w:rFonts w:hint="eastAsia"/>
          <w:color w:val="EE0000"/>
        </w:rPr>
        <w:t>佔</w:t>
      </w:r>
      <w:proofErr w:type="gramEnd"/>
      <w:r w:rsidR="00DC5C66" w:rsidRPr="005A3F8E">
        <w:rPr>
          <w:rFonts w:hint="eastAsia"/>
          <w:color w:val="EE0000"/>
        </w:rPr>
        <w:t>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w:t>
      </w:r>
      <w:proofErr w:type="gramStart"/>
      <w:r w:rsidR="00AE3819">
        <w:rPr>
          <w:rFonts w:hint="eastAsia"/>
        </w:rPr>
        <w:t>的減碳與</w:t>
      </w:r>
      <w:proofErr w:type="gramEnd"/>
      <w:r w:rsidR="00AE3819">
        <w:rPr>
          <w:rFonts w:hint="eastAsia"/>
        </w:rPr>
        <w:t>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w:t>
      </w:r>
      <w:proofErr w:type="gramStart"/>
      <w:r w:rsidRPr="00F50806">
        <w:t>明顯滯</w:t>
      </w:r>
      <w:proofErr w:type="gramEnd"/>
      <w:r w:rsidRPr="00F50806">
        <w:t>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proofErr w:type="gramStart"/>
      <w:r w:rsidR="00E01724" w:rsidRPr="000313A1">
        <w:rPr>
          <w:rFonts w:hint="eastAsia"/>
        </w:rPr>
        <w:t>（</w:t>
      </w:r>
      <w:proofErr w:type="spellStart"/>
      <w:proofErr w:type="gramEnd"/>
      <w:r w:rsidR="00E01724" w:rsidRPr="000313A1">
        <w:t>Frontier.coo</w:t>
      </w:r>
      <w:r w:rsidR="005C53AA" w:rsidRPr="000313A1">
        <w:rPr>
          <w:rFonts w:hint="eastAsia"/>
        </w:rPr>
        <w:t>l</w:t>
      </w:r>
      <w:proofErr w:type="spellEnd"/>
      <w:proofErr w:type="gramStart"/>
      <w:r w:rsidR="00E01724" w:rsidRPr="000313A1">
        <w:rPr>
          <w:rFonts w:hint="eastAsia"/>
        </w:rPr>
        <w:t>）</w:t>
      </w:r>
      <w:proofErr w:type="gramEnd"/>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proofErr w:type="spellStart"/>
      <w:r w:rsidR="00194F15" w:rsidRPr="00194F15">
        <w:t>Frontier.cool</w:t>
      </w:r>
      <w:proofErr w:type="spellEnd"/>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proofErr w:type="spellStart"/>
      <w:r w:rsidRPr="000313A1">
        <w:t>Frontier.coo</w:t>
      </w:r>
      <w:r w:rsidRPr="000313A1">
        <w:rPr>
          <w:rFonts w:hint="eastAsia"/>
        </w:rPr>
        <w:t>l</w:t>
      </w:r>
      <w:proofErr w:type="spellEnd"/>
      <w:r>
        <w:rPr>
          <w:rFonts w:hint="eastAsia"/>
        </w:rPr>
        <w:t>旗下之</w:t>
      </w:r>
      <w:r w:rsidR="0091421F" w:rsidRPr="0091421F">
        <w:t>核心產品</w:t>
      </w:r>
      <w:proofErr w:type="spellStart"/>
      <w:r w:rsidR="0091421F" w:rsidRPr="00C6285F">
        <w:t>TextileCloud</w:t>
      </w:r>
      <w:proofErr w:type="spellEnd"/>
      <w:r w:rsidR="0091421F" w:rsidRPr="00C6285F">
        <w:t>™</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w:t>
      </w:r>
      <w:proofErr w:type="gramStart"/>
      <w:r w:rsidR="0091421F" w:rsidRPr="0091421F">
        <w:t>疫</w:t>
      </w:r>
      <w:proofErr w:type="gramEnd"/>
      <w:r w:rsidR="0091421F" w:rsidRPr="0091421F">
        <w:t>情爆發</w:t>
      </w:r>
      <w:proofErr w:type="gramStart"/>
      <w:r w:rsidR="0091421F" w:rsidRPr="0091421F">
        <w:t>期間，</w:t>
      </w:r>
      <w:proofErr w:type="gramEnd"/>
      <w:r w:rsidR="0091421F" w:rsidRPr="0091421F">
        <w:t>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proofErr w:type="spellStart"/>
      <w:r w:rsidRPr="002F6B0A">
        <w:t>Frontier.cool</w:t>
      </w:r>
      <w:proofErr w:type="spellEnd"/>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proofErr w:type="spellStart"/>
      <w:r w:rsidRPr="002F6B0A">
        <w:t>Frontier.cool</w:t>
      </w:r>
      <w:proofErr w:type="spellEnd"/>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proofErr w:type="gramStart"/>
      <w:r w:rsidR="003E4241" w:rsidRPr="006E04A5">
        <w:rPr>
          <w:rFonts w:hint="eastAsia"/>
          <w:color w:val="C00000"/>
        </w:rPr>
        <w:t>來跨域協作</w:t>
      </w:r>
      <w:proofErr w:type="gramEnd"/>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w:t>
      </w:r>
      <w:proofErr w:type="gramStart"/>
      <w:r w:rsidR="00A8773F" w:rsidRPr="00A8773F">
        <w:t>製造端</w:t>
      </w:r>
      <w:r w:rsidR="009110DF">
        <w:rPr>
          <w:rFonts w:hint="eastAsia"/>
        </w:rPr>
        <w:t>便可</w:t>
      </w:r>
      <w:proofErr w:type="gramEnd"/>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proofErr w:type="spellStart"/>
      <w:r w:rsidRPr="004E20AE">
        <w:t>TextileCloud</w:t>
      </w:r>
      <w:proofErr w:type="spellEnd"/>
      <w:r w:rsidRPr="004E20AE">
        <w:t>™</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6089E96E" w14:textId="77777777" w:rsidR="003E0DF5" w:rsidRDefault="00B467BF" w:rsidP="00B026D0">
      <w:pPr>
        <w:pStyle w:val="15"/>
        <w:ind w:firstLine="480"/>
      </w:pPr>
      <w:proofErr w:type="spellStart"/>
      <w:r w:rsidRPr="00B467BF">
        <w:t>Frontier.cool</w:t>
      </w:r>
      <w:proofErr w:type="spellEnd"/>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 xml:space="preserve">So Real </w:t>
      </w:r>
      <w:proofErr w:type="spellStart"/>
      <w:r w:rsidR="00F9370D" w:rsidRPr="00F9370D">
        <w:rPr>
          <w:rFonts w:hint="cs"/>
        </w:rPr>
        <w:t>Digitak</w:t>
      </w:r>
      <w:proofErr w:type="spellEnd"/>
      <w:r w:rsidR="00F9370D" w:rsidRPr="00F9370D">
        <w:rPr>
          <w:rFonts w:hint="cs"/>
        </w:rPr>
        <w:t xml:space="preserve">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0379CDF" w:rsidR="00B026D0" w:rsidRDefault="00FA3A51" w:rsidP="00B026D0">
      <w:pPr>
        <w:pStyle w:val="15"/>
        <w:ind w:firstLine="480"/>
      </w:pPr>
      <w:r>
        <w:rPr>
          <w:rFonts w:hint="eastAsia"/>
        </w:rPr>
        <w:lastRenderedPageBreak/>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w:t>
      </w:r>
      <w:proofErr w:type="gramStart"/>
      <w:r w:rsidR="00641F87" w:rsidRPr="00641F87">
        <w:t>挹</w:t>
      </w:r>
      <w:proofErr w:type="gramEnd"/>
      <w:r w:rsidR="00641F87" w:rsidRPr="00641F87">
        <w:t>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proofErr w:type="spellStart"/>
      <w:r w:rsidRPr="008E6671">
        <w:t>Frontier.coo</w:t>
      </w:r>
      <w:r w:rsidRPr="008E6671">
        <w:rPr>
          <w:rFonts w:hint="eastAsia"/>
        </w:rPr>
        <w:t>l</w:t>
      </w:r>
      <w:proofErr w:type="spellEnd"/>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w:t>
      </w:r>
      <w:proofErr w:type="gramStart"/>
      <w:r w:rsidR="00472FAF" w:rsidRPr="00472FAF">
        <w:t>碳排監控</w:t>
      </w:r>
      <w:proofErr w:type="gramEnd"/>
      <w:r w:rsidR="00472FAF" w:rsidRPr="00472FAF">
        <w:t>、生成式</w:t>
      </w:r>
      <w:r w:rsidR="003A601B">
        <w:rPr>
          <w:rFonts w:hint="eastAsia"/>
        </w:rPr>
        <w:t>素材</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proofErr w:type="spellStart"/>
      <w:r w:rsidR="00C458CB" w:rsidRPr="00540475">
        <w:t>Frontier.cool</w:t>
      </w:r>
      <w:proofErr w:type="spellEnd"/>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proofErr w:type="spellStart"/>
            <w:r w:rsidRPr="00925C4E">
              <w:t>Frontier.cool</w:t>
            </w:r>
            <w:proofErr w:type="spellEnd"/>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proofErr w:type="spellStart"/>
            <w:r w:rsidRPr="00646F54">
              <w:rPr>
                <w:rFonts w:hint="eastAsia"/>
              </w:rPr>
              <w:t>Frontier.cool</w:t>
            </w:r>
            <w:proofErr w:type="spellEnd"/>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proofErr w:type="spellStart"/>
            <w:r w:rsidRPr="00C912B6">
              <w:rPr>
                <w:rFonts w:hint="eastAsia"/>
              </w:rPr>
              <w:t>Frontier.cool</w:t>
            </w:r>
            <w:proofErr w:type="spellEnd"/>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 xml:space="preserve">So Real </w:t>
            </w:r>
            <w:proofErr w:type="spellStart"/>
            <w:r w:rsidR="00CF4BBD" w:rsidRPr="00F9370D">
              <w:rPr>
                <w:rFonts w:hint="cs"/>
              </w:rPr>
              <w:t>Digitak</w:t>
            </w:r>
            <w:proofErr w:type="spellEnd"/>
            <w:r w:rsidR="00CF4BBD" w:rsidRPr="00F9370D">
              <w:rPr>
                <w:rFonts w:hint="cs"/>
              </w:rPr>
              <w:t xml:space="preserve"> Twins</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28"/>
      <w:proofErr w:type="gramEnd"/>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FC7634">
        <w:rPr>
          <w:rFonts w:hint="eastAsia"/>
        </w:rPr>
        <w:t>如何</w:t>
      </w:r>
      <w:r w:rsidRPr="00FC7634">
        <w:t>讓設計端與採購端在尚未進行</w:t>
      </w:r>
      <w:proofErr w:type="gramStart"/>
      <w:r w:rsidRPr="00FC7634">
        <w:t>實體樣布製作</w:t>
      </w:r>
      <w:proofErr w:type="gramEnd"/>
      <w:r w:rsidRPr="00FC7634">
        <w:t>之前，就能夠透過數位方式預覽與審核布料資訊，</w:t>
      </w:r>
      <w:r w:rsidRPr="005C7784">
        <w:t>從而大幅降低</w:t>
      </w:r>
      <w:proofErr w:type="gramStart"/>
      <w:r w:rsidRPr="005C7784">
        <w:t>因樣布</w:t>
      </w:r>
      <w:proofErr w:type="gramEnd"/>
      <w:r w:rsidRPr="005C7784">
        <w:t>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7777777" w:rsidR="001813E6"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5FE2D426"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w:t>
      </w:r>
      <w:r w:rsidR="004B7542">
        <w:rPr>
          <w:rFonts w:hint="eastAsia"/>
        </w:rPr>
        <w:t>3D</w:t>
      </w:r>
      <w:r w:rsidR="004B7542">
        <w:rPr>
          <w:rFonts w:hint="eastAsia"/>
        </w:rPr>
        <w:t>設計</w:t>
      </w:r>
      <w:r w:rsidR="00304569">
        <w:rPr>
          <w:rFonts w:hint="eastAsia"/>
        </w:rPr>
        <w:t>軟體等</w:t>
      </w:r>
      <w:r w:rsidR="002F25D0">
        <w:t>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roofErr w:type="spellStart"/>
      <w:r w:rsidR="000E0A81" w:rsidRPr="000E0A81">
        <w:t>Frontier.cool</w:t>
      </w:r>
      <w:proofErr w:type="spellEnd"/>
      <w:r>
        <w:t>從</w:t>
      </w:r>
      <w:proofErr w:type="gramStart"/>
      <w:r>
        <w:t>最</w:t>
      </w:r>
      <w:proofErr w:type="gramEnd"/>
      <w:r>
        <w:t>源頭的「實體布片掃描技</w:t>
      </w:r>
      <w:r>
        <w:lastRenderedPageBreak/>
        <w:t>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w:t>
      </w:r>
      <w:proofErr w:type="gramStart"/>
      <w:r>
        <w:t>樣布浪費</w:t>
      </w:r>
      <w:proofErr w:type="gramEnd"/>
      <w:r>
        <w:t>、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w:t>
      </w:r>
      <w:proofErr w:type="gramStart"/>
      <w:r w:rsidRPr="00596587">
        <w:rPr>
          <w:rFonts w:hint="eastAsia"/>
        </w:rPr>
        <w:t>寄</w:t>
      </w:r>
      <w:r w:rsidR="00C26C1D">
        <w:rPr>
          <w:rFonts w:hint="eastAsia"/>
        </w:rPr>
        <w:t>樣布</w:t>
      </w:r>
      <w:proofErr w:type="gramEnd"/>
      <w:r w:rsidR="00C26C1D">
        <w:rPr>
          <w:rFonts w:hint="eastAsia"/>
        </w:rPr>
        <w:t>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23ED01E3"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proofErr w:type="spellStart"/>
      <w:r w:rsidR="00170957" w:rsidRPr="003E1086">
        <w:t>Frontier.cool</w:t>
      </w:r>
      <w:proofErr w:type="spellEnd"/>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5ED7CB1C" w14:textId="566E3263" w:rsidR="00B42586" w:rsidRDefault="005F669B" w:rsidP="00440EAD">
      <w:pPr>
        <w:pStyle w:val="15"/>
        <w:ind w:firstLine="480"/>
      </w:pPr>
      <w:r>
        <w:lastRenderedPageBreak/>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w:t>
      </w:r>
      <w:proofErr w:type="gramStart"/>
      <w:r>
        <w:t>準保留並自動</w:t>
      </w:r>
      <w:proofErr w:type="gramEnd"/>
      <w:r>
        <w:t>分類。</w:t>
      </w:r>
    </w:p>
    <w:p w14:paraId="1D4075F9" w14:textId="5C8FE065" w:rsidR="00B42586" w:rsidRPr="00643836" w:rsidRDefault="006A7FA3" w:rsidP="00440EAD">
      <w:pPr>
        <w:pStyle w:val="15"/>
        <w:ind w:firstLine="480"/>
        <w:rPr>
          <w:rFonts w:ascii="標楷體" w:hAnsi="標楷體" w:cs="新細明體"/>
          <w:color w:val="000000"/>
          <w:kern w:val="0"/>
          <w14:ligatures w14:val="none"/>
        </w:rPr>
      </w:pPr>
      <w:r>
        <w:rPr>
          <w:rFonts w:hint="eastAsia"/>
        </w:rPr>
        <w:t>布片</w:t>
      </w:r>
      <w:r w:rsidR="00634783">
        <w:rPr>
          <w:rFonts w:hint="eastAsia"/>
        </w:rPr>
        <w:t>掃描</w:t>
      </w:r>
      <w:r w:rsidR="00B42586">
        <w:t>技術的關鍵價值在於數位科技帶來的「標準化」特性</w:t>
      </w:r>
      <w:proofErr w:type="gramStart"/>
      <w:r w:rsidR="00B42586">
        <w:t>—</w:t>
      </w:r>
      <w:proofErr w:type="gramEnd"/>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r w:rsidR="009E58CC">
        <w:rPr>
          <w:rFonts w:hint="eastAsia"/>
        </w:rPr>
        <w:t>後續導入</w:t>
      </w:r>
      <w:r w:rsidR="00812FA5">
        <w:rPr>
          <w:rFonts w:hint="eastAsia"/>
        </w:rPr>
        <w:t>的</w:t>
      </w:r>
      <w:r w:rsidR="009E58CC">
        <w:t>AI</w:t>
      </w:r>
      <w:r w:rsidR="009E58CC">
        <w:rPr>
          <w:rFonts w:hint="eastAsia"/>
        </w:rPr>
        <w:t>技術，</w:t>
      </w:r>
      <w:r w:rsidR="007F2796">
        <w:rPr>
          <w:rFonts w:hint="eastAsia"/>
        </w:rPr>
        <w:t>更</w:t>
      </w:r>
      <w:r w:rsidR="00643403">
        <w:rPr>
          <w:rFonts w:hint="eastAsia"/>
        </w:rPr>
        <w:t>提升數位</w:t>
      </w:r>
      <w:proofErr w:type="gramStart"/>
      <w:r w:rsidR="00643403">
        <w:rPr>
          <w:rFonts w:hint="eastAsia"/>
        </w:rPr>
        <w:t>布片中</w:t>
      </w:r>
      <w:r w:rsidR="009E58CC">
        <w:t>物理</w:t>
      </w:r>
      <w:proofErr w:type="gramEnd"/>
      <w:r w:rsidR="009E58CC">
        <w:t>數據</w:t>
      </w:r>
      <w:r w:rsidR="00643403">
        <w:rPr>
          <w:rFonts w:hint="eastAsia"/>
        </w:rPr>
        <w:t>的準確性</w:t>
      </w:r>
      <w:r w:rsidR="009E58CC">
        <w:t>，</w:t>
      </w:r>
      <w:proofErr w:type="gramStart"/>
      <w:r w:rsidR="00604F88">
        <w:rPr>
          <w:rFonts w:hint="eastAsia"/>
        </w:rPr>
        <w:t>使</w:t>
      </w:r>
      <w:r w:rsidR="009E58CC">
        <w:t>圖檔</w:t>
      </w:r>
      <w:proofErr w:type="gramEnd"/>
      <w:r w:rsidR="009E58CC">
        <w:t>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w:t>
      </w:r>
      <w:proofErr w:type="gramStart"/>
      <w:r w:rsidR="00C91BA7">
        <w:rPr>
          <w:rFonts w:hint="eastAsia"/>
        </w:rPr>
        <w:t>供應鏈痛點</w:t>
      </w:r>
      <w:proofErr w:type="gramEnd"/>
      <w:r w:rsidR="00C91BA7">
        <w:rPr>
          <w:rFonts w:hint="eastAsia"/>
        </w:rPr>
        <w:t>及</w:t>
      </w:r>
      <w:r w:rsidRPr="00DB290D">
        <w:rPr>
          <w:rFonts w:hint="eastAsia"/>
        </w:rPr>
        <w:t>需求</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w:t>
      </w:r>
      <w:r w:rsidR="003D0B11" w:rsidRPr="003D0B11">
        <w:lastRenderedPageBreak/>
        <w:t>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6EFC2113"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w:t>
      </w:r>
      <w:proofErr w:type="gramStart"/>
      <w:r w:rsidRPr="00646027">
        <w:rPr>
          <w:rFonts w:hint="eastAsia"/>
        </w:rPr>
        <w:t>個</w:t>
      </w:r>
      <w:proofErr w:type="gramEnd"/>
      <w:r w:rsidRPr="00646027">
        <w:rPr>
          <w:rFonts w:hint="eastAsia"/>
        </w:rPr>
        <w:t>辦公室</w:t>
      </w:r>
      <w:r w:rsidR="00800A82" w:rsidRPr="00646027">
        <w:rPr>
          <w:rFonts w:hint="eastAsia"/>
        </w:rPr>
        <w:t>、</w:t>
      </w:r>
      <w:r w:rsidRPr="00646027">
        <w:rPr>
          <w:rFonts w:hint="eastAsia"/>
        </w:rPr>
        <w:t>不管哪個工廠都有印表機，印表機上都會有一個</w:t>
      </w:r>
      <w:r w:rsidRPr="00646027">
        <w:rPr>
          <w:rFonts w:hint="eastAsia"/>
        </w:rPr>
        <w:lastRenderedPageBreak/>
        <w:t>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proofErr w:type="spellStart"/>
      <w:r w:rsidR="00D9384F" w:rsidRPr="00733AC4">
        <w:rPr>
          <w:rStyle w:val="150"/>
          <w:rFonts w:hint="eastAsia"/>
        </w:rPr>
        <w:t>TextileC</w:t>
      </w:r>
      <w:r w:rsidR="00D9384F" w:rsidRPr="00BF2A53">
        <w:rPr>
          <w:rFonts w:hint="eastAsia"/>
        </w:rPr>
        <w:t>loud</w:t>
      </w:r>
      <w:proofErr w:type="spellEnd"/>
      <w:r w:rsidR="00D9384F" w:rsidRPr="00BF2A53">
        <w:rPr>
          <w:rFonts w:hint="eastAsia"/>
        </w:rPr>
        <w:t>™</w:t>
      </w:r>
      <w:r w:rsidR="00D9384F" w:rsidRPr="00BF2A53">
        <w:rPr>
          <w:rFonts w:hint="eastAsia"/>
        </w:rPr>
        <w:t> </w:t>
      </w:r>
      <w:r w:rsidR="00D9384F" w:rsidRPr="00B803FA">
        <w:t>。</w:t>
      </w:r>
    </w:p>
    <w:p w14:paraId="7C9ECBAC" w14:textId="77993C64"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proofErr w:type="gramStart"/>
      <w:r w:rsidR="008C277F" w:rsidRPr="008C277F">
        <w:rPr>
          <w:rStyle w:val="150"/>
          <w:rFonts w:hint="eastAsia"/>
        </w:rPr>
        <w:t>粗糙度貼圖</w:t>
      </w:r>
      <w:proofErr w:type="gramEnd"/>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w:t>
      </w:r>
      <w:proofErr w:type="gramStart"/>
      <w:r w:rsidR="00D71ED7">
        <w:rPr>
          <w:rFonts w:hint="eastAsia"/>
        </w:rPr>
        <w:t>布片欲創新</w:t>
      </w:r>
      <w:proofErr w:type="gramEnd"/>
      <w:r w:rsidR="00D71ED7">
        <w:rPr>
          <w:rFonts w:hint="eastAsia"/>
        </w:rPr>
        <w:t>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63456A2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127977">
        <w:rPr>
          <w:rFonts w:hint="eastAsia"/>
        </w:rPr>
        <w:t>策略校準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37BE6DC1"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B11A75">
        <w:rPr>
          <w:rFonts w:hint="eastAsia"/>
          <w:color w:val="EE0000"/>
        </w:rPr>
        <w:t>並設計出</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lastRenderedPageBreak/>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w:t>
            </w:r>
            <w:proofErr w:type="gramStart"/>
            <w:r w:rsidRPr="00821D72">
              <w:rPr>
                <w:rFonts w:ascii="標楷體" w:hAnsi="標楷體" w:hint="eastAsia"/>
              </w:rPr>
              <w:t>可供性實現</w:t>
            </w:r>
            <w:proofErr w:type="gramEnd"/>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w:t>
            </w:r>
            <w:proofErr w:type="gramStart"/>
            <w:r w:rsidR="00372CB9" w:rsidRPr="00DB290D">
              <w:rPr>
                <w:rFonts w:hint="eastAsia"/>
              </w:rPr>
              <w:t>準</w:t>
            </w:r>
            <w:proofErr w:type="gramEnd"/>
            <w:r w:rsidR="00372CB9" w:rsidRPr="00DB290D">
              <w:rPr>
                <w:rFonts w:hint="eastAsia"/>
              </w:rPr>
              <w:t>掌握</w:t>
            </w:r>
            <w:proofErr w:type="gramStart"/>
            <w:r w:rsidR="00372CB9">
              <w:rPr>
                <w:rFonts w:hint="eastAsia"/>
              </w:rPr>
              <w:t>供應鏈痛點</w:t>
            </w:r>
            <w:proofErr w:type="gramEnd"/>
            <w:r w:rsidR="00372CB9">
              <w:rPr>
                <w:rFonts w:hint="eastAsia"/>
              </w:rPr>
              <w:t>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w:t>
            </w:r>
            <w:proofErr w:type="gramStart"/>
            <w:r w:rsidR="0040059B">
              <w:rPr>
                <w:rFonts w:hint="eastAsia"/>
              </w:rPr>
              <w:t>布片</w:t>
            </w:r>
            <w:r w:rsidR="006E6781">
              <w:rPr>
                <w:rFonts w:hint="eastAsia"/>
              </w:rPr>
              <w:t>欲</w:t>
            </w:r>
            <w:r w:rsidR="0040059B">
              <w:rPr>
                <w:rFonts w:hint="eastAsia"/>
              </w:rPr>
              <w:t>創新</w:t>
            </w:r>
            <w:proofErr w:type="gramEnd"/>
            <w:r w:rsidR="0040059B">
              <w:rPr>
                <w:rFonts w:hint="eastAsia"/>
              </w:rPr>
              <w:t>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528144EB" w:rsidR="00E92694" w:rsidRDefault="00CF3CC4" w:rsidP="00410D6D">
      <w:pPr>
        <w:pStyle w:val="a0"/>
      </w:pPr>
      <w:r>
        <w:rPr>
          <w:rFonts w:hint="eastAsia"/>
        </w:rPr>
        <w:t>穩定的經營概況使產業不認為轉型</w:t>
      </w:r>
      <w:r w:rsidR="000018A7">
        <w:rPr>
          <w:rFonts w:hint="eastAsia"/>
        </w:rPr>
        <w:t>有</w:t>
      </w:r>
      <w:r>
        <w:rPr>
          <w:rFonts w:hint="eastAsia"/>
        </w:rPr>
        <w:t>必要，</w:t>
      </w:r>
      <w:r w:rsidR="005D2935">
        <w:rPr>
          <w:rFonts w:hint="eastAsia"/>
        </w:rPr>
        <w:t>可當</w:t>
      </w:r>
      <w:proofErr w:type="gramStart"/>
      <w:r w:rsidR="005D2935">
        <w:rPr>
          <w:rFonts w:hint="eastAsia"/>
        </w:rPr>
        <w:t>時</w:t>
      </w:r>
      <w:r w:rsidR="00E92694">
        <w:rPr>
          <w:rFonts w:hint="eastAsia"/>
        </w:rPr>
        <w:t>疫情使全球</w:t>
      </w:r>
      <w:proofErr w:type="gramEnd"/>
      <w:r w:rsidR="00E92694">
        <w:rPr>
          <w:rFonts w:hint="eastAsia"/>
        </w:rPr>
        <w:t>運輸</w:t>
      </w:r>
      <w:proofErr w:type="gramStart"/>
      <w:r w:rsidR="00E92694">
        <w:rPr>
          <w:rFonts w:hint="eastAsia"/>
        </w:rPr>
        <w:t>受使樣布</w:t>
      </w:r>
      <w:proofErr w:type="gramEnd"/>
      <w:r w:rsidR="00E92694">
        <w:rPr>
          <w:rFonts w:hint="eastAsia"/>
        </w:rPr>
        <w:t>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proofErr w:type="spellStart"/>
      <w:r w:rsidR="000D0D6E" w:rsidRPr="000D0D6E">
        <w:t>Frontier.cool</w:t>
      </w:r>
      <w:proofErr w:type="spellEnd"/>
      <w:r w:rsidR="000D0D6E">
        <w:rPr>
          <w:rFonts w:hint="eastAsia"/>
        </w:rPr>
        <w:t>團隊</w:t>
      </w:r>
      <w:r w:rsidRPr="00871906">
        <w:t>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144C2C06" w14:textId="77777777" w:rsidR="008C3DBF" w:rsidRPr="008E4B1E" w:rsidRDefault="008C3DBF" w:rsidP="00D1618B">
      <w:pPr>
        <w:pStyle w:val="aff4"/>
        <w:ind w:left="360" w:right="360" w:firstLine="480"/>
      </w:pP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832AF04"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串連紡織生態</w:t>
      </w:r>
      <w:r w:rsidR="00005686">
        <w:rPr>
          <w:rFonts w:hint="eastAsia"/>
        </w:rPr>
        <w:t>，</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18D7930B"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開發了</w:t>
      </w:r>
      <w:r w:rsidR="005B150D" w:rsidRPr="00453C22">
        <w:t>「布料權限控管」與「私有化資料庫」等機制，將</w:t>
      </w:r>
      <w:proofErr w:type="spellStart"/>
      <w:r w:rsidR="00EE4B93" w:rsidRPr="00453C22">
        <w:rPr>
          <w:rFonts w:hint="eastAsia"/>
        </w:rPr>
        <w:t>TextileCloud</w:t>
      </w:r>
      <w:proofErr w:type="spellEnd"/>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44085954" w:rsidR="00060355" w:rsidRDefault="00703EC2" w:rsidP="004C1500">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團隊認為</w:t>
      </w:r>
      <w:r w:rsidR="00DA5838" w:rsidRPr="00550ED9">
        <w:rPr>
          <w:color w:val="FF0000"/>
        </w:rPr>
        <w:t>要真正促進紡織業轉型關鍵不在品牌</w:t>
      </w:r>
      <w:r w:rsidR="00BF0870" w:rsidRPr="00550ED9">
        <w:rPr>
          <w:rFonts w:hint="eastAsia"/>
          <w:color w:val="FF0000"/>
        </w:rPr>
        <w:t>端</w:t>
      </w:r>
      <w:r w:rsidR="00DA5838" w:rsidRPr="00550ED9">
        <w:rPr>
          <w:color w:val="FF0000"/>
        </w:rPr>
        <w:t>，</w:t>
      </w:r>
      <w:r w:rsidR="00B902CC" w:rsidRPr="00550ED9">
        <w:rPr>
          <w:rFonts w:hint="eastAsia"/>
          <w:color w:val="FF0000"/>
        </w:rPr>
        <w:t>而是</w:t>
      </w:r>
      <w:r w:rsidR="00BD6580" w:rsidRPr="00550ED9">
        <w:rPr>
          <w:rFonts w:hint="eastAsia"/>
          <w:color w:val="FF0000"/>
        </w:rPr>
        <w:t>產業上游</w:t>
      </w:r>
      <w:r w:rsidR="00B902CC" w:rsidRPr="00550ED9">
        <w:rPr>
          <w:rFonts w:hint="eastAsia"/>
          <w:color w:val="FF0000"/>
        </w:rPr>
        <w:t>供應商</w:t>
      </w:r>
      <w:r w:rsidR="00BF0870" w:rsidRPr="00550ED9">
        <w:rPr>
          <w:rFonts w:hint="eastAsia"/>
          <w:color w:val="FF0000"/>
        </w:rPr>
        <w:t>整體的</w:t>
      </w:r>
      <w:r w:rsidR="00B902CC" w:rsidRPr="00550ED9">
        <w:rPr>
          <w:rFonts w:hint="eastAsia"/>
          <w:color w:val="FF0000"/>
        </w:rPr>
        <w:t>使用普及化</w:t>
      </w:r>
      <w:r w:rsidR="00DA5838">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以低成本</w:t>
      </w:r>
      <w:r w:rsidR="00553CB0">
        <w:rPr>
          <w:rFonts w:hint="eastAsia"/>
        </w:rPr>
        <w:t>快速</w:t>
      </w:r>
      <w:r w:rsidR="00D00F40">
        <w:rPr>
          <w:rFonts w:hint="eastAsia"/>
        </w:rPr>
        <w:t>導入服務</w:t>
      </w:r>
      <w:r w:rsidR="00D00F40">
        <w:rPr>
          <w:rStyle w:val="afff9"/>
        </w:rPr>
        <w:footnoteReference w:id="15"/>
      </w:r>
      <w:r w:rsidR="00553CB0">
        <w:rPr>
          <w:rFonts w:hint="eastAsia"/>
        </w:rPr>
        <w:t>。</w:t>
      </w:r>
    </w:p>
    <w:p w14:paraId="550C6C0C" w14:textId="1ED33F59" w:rsidR="00D35D73" w:rsidRDefault="00D35D73" w:rsidP="00410D6D">
      <w:pPr>
        <w:pStyle w:val="a0"/>
      </w:pPr>
      <w:r w:rsidRPr="005008B9">
        <w:lastRenderedPageBreak/>
        <w:t>資源整合與分配</w:t>
      </w:r>
      <w:r w:rsidR="0020448C">
        <w:rPr>
          <w:rFonts w:hint="eastAsia"/>
        </w:rPr>
        <w:t>：基於初代平台基礎與使用者回饋，建構出私有平台架構</w:t>
      </w:r>
    </w:p>
    <w:p w14:paraId="094F32A9" w14:textId="152D5071"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636578B5" w14:textId="77777777" w:rsidR="009F6609"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5BC9AFAD"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977AB4B" w14:textId="77777777" w:rsidR="00842CA5" w:rsidRDefault="00842CA5" w:rsidP="00D1618B">
      <w:pPr>
        <w:pStyle w:val="aff4"/>
        <w:ind w:left="360" w:right="360" w:firstLine="480"/>
      </w:pPr>
    </w:p>
    <w:p w14:paraId="7E2136D0" w14:textId="74B1FA24" w:rsidR="00520775" w:rsidRDefault="00520775" w:rsidP="00410D6D">
      <w:pPr>
        <w:pStyle w:val="a0"/>
      </w:pPr>
      <w:r w:rsidRPr="00520775">
        <w:lastRenderedPageBreak/>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proofErr w:type="spellStart"/>
      <w:r w:rsidRPr="003167A0">
        <w:t>Browzwear</w:t>
      </w:r>
      <w:proofErr w:type="spellEnd"/>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6586F573"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5A1E03">
        <w:rPr>
          <w:rFonts w:hint="eastAsia"/>
          <w:color w:val="EE0000"/>
        </w:rPr>
        <w:t>、</w:t>
      </w:r>
      <w:commentRangeStart w:id="150"/>
      <w:r w:rsidR="00D800E8">
        <w:rPr>
          <w:rFonts w:hint="eastAsia"/>
          <w:color w:val="EE0000"/>
        </w:rPr>
        <w:t>同時</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印度思科</w:t>
      </w:r>
      <w:r w:rsidR="00B31B77">
        <w:rPr>
          <w:rFonts w:hint="eastAsia"/>
        </w:rPr>
        <w:t>、</w:t>
      </w:r>
      <w:r w:rsidR="006677A6" w:rsidRPr="0074372F">
        <w:rPr>
          <w:rFonts w:hint="eastAsia"/>
        </w:rPr>
        <w:t>德國賓士、台灣宏碁的工程師</w:t>
      </w:r>
      <w:r w:rsidR="006A081F">
        <w:rPr>
          <w:rFonts w:hint="eastAsia"/>
        </w:rPr>
        <w:t>等</w:t>
      </w:r>
      <w:r w:rsidR="006677A6" w:rsidRPr="0074372F">
        <w:rPr>
          <w:rFonts w:hint="eastAsia"/>
        </w:rPr>
        <w:t>廣招</w:t>
      </w:r>
      <w:r w:rsidR="00796883">
        <w:rPr>
          <w:rFonts w:hint="eastAsia"/>
        </w:rPr>
        <w:t>各路</w:t>
      </w:r>
      <w:r w:rsidR="006677A6" w:rsidRPr="0074372F">
        <w:rPr>
          <w:rFonts w:hint="eastAsia"/>
        </w:rPr>
        <w:t>專業</w:t>
      </w:r>
      <w:r w:rsidR="00370017" w:rsidRPr="0074372F">
        <w:rPr>
          <w:rFonts w:hint="eastAsia"/>
        </w:rPr>
        <w:t>人才</w:t>
      </w:r>
      <w:r w:rsidR="00287238">
        <w:rPr>
          <w:rStyle w:val="afff9"/>
        </w:rPr>
        <w:footnoteReference w:id="16"/>
      </w:r>
      <w:r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6878CB8D"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lastRenderedPageBreak/>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proofErr w:type="spellStart"/>
      <w:r w:rsidR="00E44AE4" w:rsidRPr="00183A13">
        <w:rPr>
          <w:color w:val="EE0000"/>
        </w:rPr>
        <w:t>CycleGAN</w:t>
      </w:r>
      <w:proofErr w:type="spellEnd"/>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w:t>
      </w:r>
      <w:proofErr w:type="spellStart"/>
      <w:r w:rsidRPr="00545380">
        <w:rPr>
          <w:rFonts w:hint="eastAsia"/>
        </w:rPr>
        <w:t>AIteam</w:t>
      </w:r>
      <w:proofErr w:type="spellEnd"/>
      <w:r w:rsidRPr="00545380">
        <w:rPr>
          <w:rFonts w:hint="eastAsia"/>
        </w:rPr>
        <w:t>，然後去把當時他們的這些</w:t>
      </w:r>
      <w:r w:rsidRPr="00545380">
        <w:t>source code</w:t>
      </w:r>
      <w:r w:rsidRPr="00545380">
        <w:rPr>
          <w:rFonts w:hint="eastAsia"/>
        </w:rPr>
        <w:t>還有算法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10897AB" w14:textId="677D711A" w:rsidR="00565983"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r w:rsidR="00960493" w:rsidRPr="00960493">
        <w:t>2021</w:t>
      </w:r>
      <w:r w:rsidR="00960493" w:rsidRPr="00960493">
        <w:t>年，</w:t>
      </w:r>
      <w:r w:rsidR="00A05C1A" w:rsidRPr="00A05C1A">
        <w:t>團隊</w:t>
      </w:r>
      <w:r w:rsidR="00C21419">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A05C1A" w:rsidRPr="004C24B4">
        <w:rPr>
          <w:color w:val="EE0000"/>
        </w:rPr>
        <w:t>掃描</w:t>
      </w:r>
      <w:r w:rsidR="006B1B51" w:rsidRPr="004C24B4">
        <w:rPr>
          <w:rFonts w:hint="eastAsia"/>
          <w:color w:val="EE0000"/>
        </w:rPr>
        <w:t xml:space="preserve">So Real </w:t>
      </w:r>
      <w:proofErr w:type="spellStart"/>
      <w:r w:rsidR="006B1B51" w:rsidRPr="004C24B4">
        <w:rPr>
          <w:rFonts w:hint="eastAsia"/>
          <w:color w:val="EE0000"/>
        </w:rPr>
        <w:t>Digitak</w:t>
      </w:r>
      <w:proofErr w:type="spellEnd"/>
      <w:r w:rsidR="006B1B51" w:rsidRPr="004C24B4">
        <w:rPr>
          <w:rFonts w:hint="eastAsia"/>
          <w:color w:val="EE0000"/>
        </w:rPr>
        <w:t xml:space="preserve"> Twins</w:t>
      </w:r>
      <w:r w:rsidR="00DA2FFD">
        <w:rPr>
          <w:rFonts w:hint="eastAsia"/>
          <w:color w:val="EE0000"/>
        </w:rPr>
        <w:t>簽約</w:t>
      </w:r>
      <w:r w:rsidR="00C2609B">
        <w:rPr>
          <w:rStyle w:val="afff9"/>
          <w:color w:val="EE0000"/>
        </w:rPr>
        <w:footnoteReference w:id="17"/>
      </w:r>
      <w:r w:rsidR="00DA2FFD">
        <w:rPr>
          <w:rFonts w:hint="eastAsia"/>
          <w:color w:val="EE0000"/>
        </w:rPr>
        <w:t>，並且與</w:t>
      </w:r>
      <w:r w:rsidR="004C24B4" w:rsidRPr="005A6B7D">
        <w:rPr>
          <w:rFonts w:hint="eastAsia"/>
        </w:rPr>
        <w:t>3D</w:t>
      </w:r>
      <w:r w:rsidR="004C24B4" w:rsidRPr="005A6B7D">
        <w:rPr>
          <w:rFonts w:hint="eastAsia"/>
        </w:rPr>
        <w:t>設計軟體商如</w:t>
      </w:r>
      <w:proofErr w:type="spellStart"/>
      <w:r w:rsidR="004C24B4" w:rsidRPr="005A6B7D">
        <w:t>Browzwear</w:t>
      </w:r>
      <w:proofErr w:type="spellEnd"/>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A05C1A" w:rsidRPr="005A6B7D">
        <w:t>展示</w:t>
      </w:r>
      <w:r w:rsidR="004D0049">
        <w:rPr>
          <w:rFonts w:hint="eastAsia"/>
        </w:rPr>
        <w:t>，使</w:t>
      </w:r>
      <w:r w:rsidR="00B463E6" w:rsidRPr="00B463E6">
        <w:t>數位布片可直接應用於</w:t>
      </w:r>
      <w:proofErr w:type="spellStart"/>
      <w:r w:rsidR="00B463E6" w:rsidRPr="00B463E6">
        <w:t>VStitcher</w:t>
      </w:r>
      <w:proofErr w:type="spellEnd"/>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w:t>
      </w:r>
      <w:r w:rsidR="00B463E6" w:rsidRPr="003C7326">
        <w:lastRenderedPageBreak/>
        <w:t>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0886CA0" w14:textId="0DBD0D41" w:rsidR="00E5113A"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sidR="00471424">
        <w:rPr>
          <w:rFonts w:hint="eastAsia"/>
        </w:rPr>
        <w:t>的</w:t>
      </w:r>
      <w:r w:rsidR="00B75931">
        <w:rPr>
          <w:rFonts w:hint="eastAsia"/>
        </w:rPr>
        <w:t>資料</w:t>
      </w:r>
      <w:r>
        <w:rPr>
          <w:rFonts w:hint="eastAsia"/>
        </w:rPr>
        <w:t>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43E7913D" w:rsidR="00520775" w:rsidRDefault="0090019F" w:rsidP="00DD3CA6">
      <w:pPr>
        <w:pStyle w:val="15"/>
        <w:ind w:firstLine="480"/>
      </w:pPr>
      <w:proofErr w:type="spellStart"/>
      <w:r w:rsidRPr="00E72522">
        <w:t>Frontier.cool</w:t>
      </w:r>
      <w:proofErr w:type="spellEnd"/>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proofErr w:type="spellStart"/>
      <w:r w:rsidR="00E14005" w:rsidRPr="00E72522">
        <w:t>Frontier.cool</w:t>
      </w:r>
      <w:proofErr w:type="spellEnd"/>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w:t>
      </w:r>
      <w:r w:rsidR="00823635">
        <w:rPr>
          <w:rFonts w:hint="eastAsia"/>
        </w:rPr>
        <w:t>在</w:t>
      </w:r>
      <w:r w:rsidR="00823635">
        <w:rPr>
          <w:rFonts w:hint="eastAsia"/>
        </w:rPr>
        <w:t>2019</w:t>
      </w:r>
      <w:r w:rsidR="00823635">
        <w:rPr>
          <w:rFonts w:hint="eastAsia"/>
        </w:rPr>
        <w:t>年就</w:t>
      </w:r>
      <w:r w:rsidR="00E14005">
        <w:rPr>
          <w:rFonts w:hint="eastAsia"/>
        </w:rPr>
        <w:t>受到</w:t>
      </w:r>
      <w:r w:rsidR="00E14005">
        <w:rPr>
          <w:rFonts w:hint="eastAsia"/>
        </w:rPr>
        <w:t>AWS</w:t>
      </w:r>
      <w:r w:rsidR="00E14005">
        <w:rPr>
          <w:rFonts w:hint="eastAsia"/>
        </w:rPr>
        <w:t>總工程師肯定，</w:t>
      </w:r>
      <w:r w:rsidR="00E14005">
        <w:rPr>
          <w:rFonts w:hint="eastAsia"/>
        </w:rPr>
        <w:t>AWS</w:t>
      </w:r>
      <w:r w:rsidR="00E14005">
        <w:rPr>
          <w:rFonts w:hint="eastAsia"/>
        </w:rPr>
        <w:t>認為</w:t>
      </w:r>
      <w:proofErr w:type="spellStart"/>
      <w:r w:rsidR="00E14005">
        <w:rPr>
          <w:rFonts w:hint="eastAsia"/>
        </w:rPr>
        <w:t>TextileCloud</w:t>
      </w:r>
      <w:proofErr w:type="spellEnd"/>
      <w:r w:rsidR="00E14005" w:rsidRPr="00452CF8">
        <w:t>具備獨特的技術創新性</w:t>
      </w:r>
      <w:r w:rsidR="00E14005">
        <w:rPr>
          <w:rFonts w:hint="eastAsia"/>
        </w:rPr>
        <w:t>，且目前紡織業數位化的量體規模也相當可觀，可謂擁有極好的發展前景</w:t>
      </w:r>
      <w:r w:rsidR="00F239F4">
        <w:rPr>
          <w:rStyle w:val="afff9"/>
        </w:rPr>
        <w:footnoteReference w:id="18"/>
      </w:r>
      <w:r w:rsidR="00E14005">
        <w:rPr>
          <w:rFonts w:hint="eastAsia"/>
        </w:rPr>
        <w:t>。</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53"/>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53"/>
      <w:r>
        <w:rPr>
          <w:rStyle w:val="af7"/>
        </w:rPr>
        <w:commentReference w:id="153"/>
      </w:r>
      <w:r w:rsidRPr="00CE1E36">
        <w:rPr>
          <w:rFonts w:hint="eastAsia"/>
        </w:rPr>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2C54F0C5"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19"/>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Pr>
          <w:rFonts w:hint="eastAsia"/>
        </w:rPr>
        <w:t>資源浪費、</w:t>
      </w:r>
      <w:r w:rsidR="002350D6">
        <w:rPr>
          <w:rFonts w:hint="eastAsia"/>
        </w:rPr>
        <w:t>成衣與布料</w:t>
      </w:r>
      <w:r w:rsidR="004F3898">
        <w:rPr>
          <w:rFonts w:hint="eastAsia"/>
        </w:rPr>
        <w:t>高庫存等</w:t>
      </w:r>
      <w:r w:rsidR="00012B87">
        <w:rPr>
          <w:rFonts w:hint="eastAsia"/>
        </w:rPr>
        <w:t>議題，</w:t>
      </w:r>
      <w:r w:rsidR="004F3898">
        <w:rPr>
          <w:rFonts w:hint="eastAsia"/>
        </w:rPr>
        <w:t>並呼籲</w:t>
      </w:r>
      <w:r w:rsidR="0041315E">
        <w:rPr>
          <w:rFonts w:hint="eastAsia"/>
        </w:rPr>
        <w:t>產業</w:t>
      </w:r>
      <w:r w:rsidR="00C97821">
        <w:rPr>
          <w:rFonts w:hint="eastAsia"/>
        </w:rPr>
        <w:t>使用</w:t>
      </w:r>
      <w:r w:rsidR="0041315E" w:rsidRPr="0041315E">
        <w:t>3D</w:t>
      </w:r>
      <w:r w:rsidR="0041315E" w:rsidRPr="0041315E">
        <w:t>產品設計、數位打樣</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紡織業者對數位轉型議題的重視</w:t>
      </w:r>
      <w:r w:rsidR="00D61D48">
        <w:rPr>
          <w:rFonts w:hint="eastAsia"/>
        </w:rPr>
        <w:t>，連帶宣傳自家數位布片素材與雲端技術在轉型中的重要創新貢獻</w:t>
      </w:r>
      <w:r w:rsidR="00365F66" w:rsidRPr="00365F66">
        <w:t>。</w:t>
      </w:r>
    </w:p>
    <w:p w14:paraId="6C8FA008" w14:textId="14BDE4D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0"/>
      </w:r>
      <w:r w:rsidR="005B5A73">
        <w:rPr>
          <w:rFonts w:hint="eastAsia"/>
        </w:rPr>
        <w:t>。</w:t>
      </w:r>
      <w:r w:rsidRPr="001E0CE0">
        <w:t>透過一系列國內外產業</w:t>
      </w:r>
      <w:r w:rsidRPr="001E0CE0">
        <w:lastRenderedPageBreak/>
        <w:t>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1261509"/>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4B6E48">
        <w:rPr>
          <w:rFonts w:hint="eastAsia"/>
          <w:color w:val="156082" w:themeColor="accent1"/>
        </w:rPr>
        <w:t>同時媒</w:t>
      </w:r>
      <w:proofErr w:type="gramEnd"/>
      <w:r w:rsidR="00FE7033" w:rsidRPr="004B6E48">
        <w:rPr>
          <w:rFonts w:hint="eastAsia"/>
          <w:color w:val="156082" w:themeColor="accent1"/>
        </w:rPr>
        <w:t>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1"/>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0900394"/>
      <w:r>
        <w:rPr>
          <w:rFonts w:hint="eastAsia"/>
        </w:rPr>
        <w:lastRenderedPageBreak/>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2F1D3DF4" w14:textId="77777777" w:rsidR="00EF56DA" w:rsidRDefault="00EF56DA" w:rsidP="00337735">
      <w:pPr>
        <w:pStyle w:val="aff4"/>
        <w:ind w:left="360" w:right="360" w:firstLine="480"/>
      </w:pPr>
    </w:p>
    <w:p w14:paraId="399F05E0" w14:textId="49A31D25" w:rsidR="001A2A91" w:rsidRDefault="00BB362E" w:rsidP="00410D6D">
      <w:pPr>
        <w:pStyle w:val="a0"/>
      </w:pPr>
      <w:r>
        <w:rPr>
          <w:rFonts w:hint="eastAsia"/>
        </w:rPr>
        <w:lastRenderedPageBreak/>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44CEE6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w:t>
      </w:r>
      <w:r w:rsidR="003F59F2">
        <w:rPr>
          <w:rFonts w:hint="eastAsia"/>
        </w:rPr>
        <w:t>組織所使用</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w:t>
            </w:r>
            <w:proofErr w:type="gramStart"/>
            <w:r w:rsidRPr="004341F1">
              <w:rPr>
                <w:rFonts w:hint="eastAsia"/>
              </w:rPr>
              <w:t>時疫情使全球</w:t>
            </w:r>
            <w:proofErr w:type="gramEnd"/>
            <w:r w:rsidRPr="004341F1">
              <w:rPr>
                <w:rFonts w:hint="eastAsia"/>
              </w:rPr>
              <w:t>運輸</w:t>
            </w:r>
            <w:proofErr w:type="gramStart"/>
            <w:r w:rsidRPr="004341F1">
              <w:rPr>
                <w:rFonts w:hint="eastAsia"/>
              </w:rPr>
              <w:t>受使樣布</w:t>
            </w:r>
            <w:proofErr w:type="gramEnd"/>
            <w:r w:rsidRPr="004341F1">
              <w:rPr>
                <w:rFonts w:hint="eastAsia"/>
              </w:rPr>
              <w:t>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w:t>
            </w:r>
            <w:proofErr w:type="gramStart"/>
            <w:r w:rsidRPr="008F5C38">
              <w:rPr>
                <w:rFonts w:ascii="標楷體" w:hAnsi="標楷體" w:hint="eastAsia"/>
              </w:rPr>
              <w:t>可供性實現</w:t>
            </w:r>
            <w:proofErr w:type="gramEnd"/>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952" w:type="dxa"/>
          </w:tcPr>
          <w:p w14:paraId="78389576" w14:textId="77777777" w:rsidR="00B7462D" w:rsidRPr="008824A9" w:rsidRDefault="00B7462D" w:rsidP="008D3212">
            <w:pPr>
              <w:pStyle w:val="151"/>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1261511"/>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proofErr w:type="spellStart"/>
      <w:r w:rsidRPr="00C618D7">
        <w:t>Frontier.cool</w:t>
      </w:r>
      <w:proofErr w:type="spellEnd"/>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w:t>
      </w:r>
      <w:proofErr w:type="gramStart"/>
      <w:r w:rsidRPr="00082C11">
        <w:t>樣</w:t>
      </w:r>
      <w:r w:rsidR="00111138">
        <w:rPr>
          <w:rFonts w:hint="eastAsia"/>
        </w:rPr>
        <w:t>布</w:t>
      </w:r>
      <w:r w:rsidRPr="00082C11">
        <w:t>寄</w:t>
      </w:r>
      <w:proofErr w:type="gramEnd"/>
      <w:r w:rsidRPr="00082C11">
        <w:t>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304085C3" w:rsidR="005B5488"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w:t>
      </w:r>
      <w:r w:rsidR="00B97F85">
        <w:rPr>
          <w:rFonts w:hint="eastAsia"/>
        </w:rPr>
        <w:t>布料供應商</w:t>
      </w:r>
      <w:r w:rsidR="005B5488" w:rsidRPr="005B5488">
        <w:t>對銷售支援與市場推廣</w:t>
      </w:r>
      <w:r w:rsidR="004365B6">
        <w:rPr>
          <w:rFonts w:hint="eastAsia"/>
        </w:rPr>
        <w:t>的新</w:t>
      </w:r>
      <w:r w:rsidR="005B5488" w:rsidRPr="005B5488">
        <w:t>需求，</w:t>
      </w:r>
      <w:proofErr w:type="spellStart"/>
      <w:r w:rsidR="005B5488" w:rsidRPr="005B5488">
        <w:t>Frontier.cool</w:t>
      </w:r>
      <w:proofErr w:type="spellEnd"/>
      <w:r w:rsidR="005B5488" w:rsidRPr="005B5488">
        <w:t>迅速展開新一輪的</w:t>
      </w:r>
      <w:r w:rsidR="00415D79">
        <w:rPr>
          <w:rFonts w:hint="eastAsia"/>
        </w:rPr>
        <w:t>創新功能開發</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415D79">
        <w:rPr>
          <w:highlight w:val="yellow"/>
        </w:rPr>
        <w:t>資源整合與分配</w:t>
      </w:r>
      <w:r w:rsidR="00363723" w:rsidRPr="00415D79">
        <w:rPr>
          <w:rFonts w:hint="eastAsia"/>
          <w:highlight w:val="yellow"/>
        </w:rPr>
        <w:t>：</w:t>
      </w:r>
      <w:r w:rsidR="0012433F" w:rsidRPr="00415D79">
        <w:rPr>
          <w:rFonts w:hint="eastAsia"/>
          <w:highlight w:val="yellow"/>
        </w:rPr>
        <w:t>不</w:t>
      </w:r>
      <w:r w:rsidR="00363723" w:rsidRPr="00415D79">
        <w:rPr>
          <w:rFonts w:hint="eastAsia"/>
          <w:highlight w:val="yellow"/>
        </w:rPr>
        <w:t>開</w:t>
      </w:r>
      <w:r w:rsidR="0012433F" w:rsidRPr="00415D79">
        <w:rPr>
          <w:rFonts w:hint="eastAsia"/>
          <w:highlight w:val="yellow"/>
        </w:rPr>
        <w:t>發</w:t>
      </w:r>
      <w:r w:rsidR="00363723" w:rsidRPr="00415D79">
        <w:rPr>
          <w:rFonts w:hint="eastAsia"/>
          <w:highlight w:val="yellow"/>
        </w:rPr>
        <w:t>全新產品</w:t>
      </w:r>
      <w:r w:rsidR="0012433F" w:rsidRPr="00415D79">
        <w:rPr>
          <w:rFonts w:hint="eastAsia"/>
          <w:highlight w:val="yellow"/>
        </w:rPr>
        <w:t>，而是選擇彈性延伸既有系統</w:t>
      </w:r>
      <w:r w:rsidR="00A6517F" w:rsidRPr="00415D79">
        <w:rPr>
          <w:rFonts w:hint="eastAsia"/>
          <w:highlight w:val="yellow"/>
        </w:rPr>
        <w:t>（</w:t>
      </w:r>
      <w:r w:rsidR="00A6517F" w:rsidRPr="00415D79">
        <w:rPr>
          <w:rFonts w:hint="eastAsia"/>
          <w:highlight w:val="yellow"/>
        </w:rPr>
        <w:t>2023</w:t>
      </w:r>
      <w:r w:rsidR="00A6517F" w:rsidRPr="00415D79">
        <w:rPr>
          <w:rFonts w:hint="eastAsia"/>
          <w:highlight w:val="yellow"/>
        </w:rPr>
        <w:t>）</w:t>
      </w:r>
    </w:p>
    <w:p w14:paraId="2C71B3DF" w14:textId="59C25C46" w:rsidR="00815CCD" w:rsidRDefault="00D54B0A" w:rsidP="00650EBD">
      <w:pPr>
        <w:pStyle w:val="15"/>
        <w:ind w:firstLine="480"/>
      </w:pPr>
      <w:r w:rsidRPr="00BE7A72">
        <w:rPr>
          <w:rFonts w:hint="eastAsia"/>
        </w:rPr>
        <w:t>此階段出現的</w:t>
      </w:r>
      <w:r w:rsidR="00ED2DF8">
        <w:rPr>
          <w:rFonts w:hint="eastAsia"/>
        </w:rPr>
        <w:t>「</w:t>
      </w:r>
      <w:r w:rsidRPr="00BE7A72">
        <w:rPr>
          <w:rFonts w:hint="eastAsia"/>
        </w:rPr>
        <w:t>新銷售</w:t>
      </w:r>
      <w:r w:rsidR="00ED2DF8">
        <w:rPr>
          <w:rFonts w:hint="eastAsia"/>
        </w:rPr>
        <w:t>推廣與價值創造」</w:t>
      </w:r>
      <w:r w:rsidR="00AF22EA" w:rsidRPr="00BE7A72">
        <w:rPr>
          <w:rFonts w:hint="eastAsia"/>
        </w:rPr>
        <w:t>需求</w:t>
      </w:r>
      <w:r w:rsidR="00AF22EA">
        <w:rPr>
          <w:rFonts w:hint="eastAsia"/>
        </w:rPr>
        <w:t>，</w:t>
      </w:r>
      <w:r w:rsidRPr="00BE7A72">
        <w:rPr>
          <w:rFonts w:hint="eastAsia"/>
        </w:rPr>
        <w:t>也</w:t>
      </w:r>
      <w:r w:rsidR="00815CCD">
        <w:rPr>
          <w:rFonts w:hint="eastAsia"/>
        </w:rPr>
        <w:t>促使團隊重新思索現有資源與平台可延伸</w:t>
      </w:r>
      <w:r w:rsidR="00603DD0">
        <w:rPr>
          <w:rFonts w:hint="eastAsia"/>
        </w:rPr>
        <w:t>的多元</w:t>
      </w:r>
      <w:r w:rsidR="00815CCD">
        <w:rPr>
          <w:rFonts w:hint="eastAsia"/>
        </w:rPr>
        <w:t>運用，最終</w:t>
      </w:r>
      <w:r w:rsidR="0075222E">
        <w:rPr>
          <w:rFonts w:hint="eastAsia"/>
        </w:rPr>
        <w:t>決定</w:t>
      </w:r>
      <w:r w:rsidR="0075222E" w:rsidRPr="00466E7E">
        <w:rPr>
          <w:rFonts w:hint="eastAsia"/>
          <w:color w:val="156082" w:themeColor="accent1"/>
        </w:rPr>
        <w:t>以</w:t>
      </w:r>
      <w:r w:rsidR="007F3CA8" w:rsidRPr="00466E7E">
        <w:rPr>
          <w:rFonts w:hint="eastAsia"/>
          <w:color w:val="156082" w:themeColor="accent1"/>
        </w:rPr>
        <w:t>既有</w:t>
      </w:r>
      <w:r w:rsidR="004F1053" w:rsidRPr="00466E7E">
        <w:rPr>
          <w:color w:val="156082" w:themeColor="accent1"/>
        </w:rPr>
        <w:t>數位布料技術</w:t>
      </w:r>
      <w:r w:rsidR="00134045" w:rsidRPr="00466E7E">
        <w:rPr>
          <w:rFonts w:hint="eastAsia"/>
          <w:color w:val="156082" w:themeColor="accent1"/>
        </w:rPr>
        <w:t>及</w:t>
      </w:r>
      <w:r w:rsidR="00E75F29" w:rsidRPr="00466E7E">
        <w:rPr>
          <w:rFonts w:hint="eastAsia"/>
          <w:color w:val="156082" w:themeColor="accent1"/>
        </w:rPr>
        <w:t>領先業界的</w:t>
      </w:r>
      <w:r w:rsidR="00E75F29" w:rsidRPr="00466E7E">
        <w:rPr>
          <w:rFonts w:hint="eastAsia"/>
          <w:color w:val="156082" w:themeColor="accent1"/>
        </w:rPr>
        <w:t>AI</w:t>
      </w:r>
      <w:r w:rsidR="00E75F29" w:rsidRPr="00466E7E">
        <w:rPr>
          <w:rFonts w:hint="eastAsia"/>
          <w:color w:val="156082" w:themeColor="accent1"/>
        </w:rPr>
        <w:t>引擎</w:t>
      </w:r>
      <w:r w:rsidR="004F1053" w:rsidRPr="004F1053">
        <w:t>為核心，</w:t>
      </w:r>
      <w:r w:rsidR="004F1053" w:rsidRPr="009E4D3B">
        <w:t>發展出</w:t>
      </w:r>
      <w:proofErr w:type="spellStart"/>
      <w:r w:rsidR="002B22A7" w:rsidRPr="003535C4">
        <w:rPr>
          <w:highlight w:val="yellow"/>
        </w:rPr>
        <w:t>FabriSelect</w:t>
      </w:r>
      <w:proofErr w:type="spellEnd"/>
      <w:r w:rsidR="002B22A7" w:rsidRPr="003535C4">
        <w:rPr>
          <w:highlight w:val="yellow"/>
        </w:rPr>
        <w:t>™</w:t>
      </w:r>
      <w:r w:rsidR="00F47ED0" w:rsidRPr="003535C4">
        <w:rPr>
          <w:rFonts w:hint="eastAsia"/>
          <w:highlight w:val="yellow"/>
        </w:rPr>
        <w:t>及</w:t>
      </w:r>
      <w:r w:rsidR="007F1043" w:rsidRPr="003535C4">
        <w:rPr>
          <w:rFonts w:hint="eastAsia"/>
          <w:highlight w:val="yellow"/>
        </w:rPr>
        <w:t>A</w:t>
      </w:r>
      <w:r w:rsidR="00F47ED0" w:rsidRPr="003535C4">
        <w:rPr>
          <w:highlight w:val="yellow"/>
        </w:rPr>
        <w:t xml:space="preserve">I </w:t>
      </w:r>
      <w:proofErr w:type="spellStart"/>
      <w:r w:rsidR="00F47ED0" w:rsidRPr="003535C4">
        <w:rPr>
          <w:highlight w:val="yellow"/>
        </w:rPr>
        <w:t>SaleSync</w:t>
      </w:r>
      <w:proofErr w:type="spellEnd"/>
      <w:r w:rsidR="00F47ED0" w:rsidRPr="003535C4">
        <w:rPr>
          <w:highlight w:val="yellow"/>
        </w:rPr>
        <w:t>™</w:t>
      </w:r>
      <w:r w:rsidR="002B22A7" w:rsidRPr="003535C4">
        <w:rPr>
          <w:rFonts w:hint="eastAsia"/>
          <w:highlight w:val="yellow"/>
        </w:rPr>
        <w:t>作為</w:t>
      </w:r>
      <w:r w:rsidR="00665BBE" w:rsidRPr="009E4D3B">
        <w:rPr>
          <w:rFonts w:hint="eastAsia"/>
        </w:rPr>
        <w:t>全</w:t>
      </w:r>
      <w:r w:rsidR="004F1053" w:rsidRPr="009E4D3B">
        <w:t>新</w:t>
      </w:r>
      <w:r w:rsidR="00C75240">
        <w:rPr>
          <w:rFonts w:hint="eastAsia"/>
        </w:rPr>
        <w:t>的銷售</w:t>
      </w:r>
      <w:r w:rsidR="004F1053" w:rsidRPr="009E4D3B">
        <w:t>應用工具</w:t>
      </w:r>
      <w:r w:rsidR="00C950ED">
        <w:rPr>
          <w:rStyle w:val="afff9"/>
        </w:rPr>
        <w:footnoteReference w:id="22"/>
      </w:r>
      <w:r w:rsidR="004F1053" w:rsidRPr="009E4D3B">
        <w:t>，</w:t>
      </w:r>
      <w:r w:rsidR="004F1053" w:rsidRPr="004F1053">
        <w:t>將服務場景從</w:t>
      </w:r>
      <w:r w:rsidR="00830BB3">
        <w:rPr>
          <w:rFonts w:hint="eastAsia"/>
        </w:rPr>
        <w:t>布料庫存雲端管理、</w:t>
      </w:r>
      <w:r w:rsidR="00E11D36">
        <w:rPr>
          <w:rFonts w:hint="eastAsia"/>
        </w:rPr>
        <w:t>企業</w:t>
      </w:r>
      <w:r w:rsidR="00E9104E">
        <w:rPr>
          <w:rFonts w:hint="eastAsia"/>
        </w:rPr>
        <w:t>跨域</w:t>
      </w:r>
      <w:r w:rsidR="004F1053" w:rsidRPr="004F1053">
        <w:t>協作</w:t>
      </w:r>
      <w:r w:rsidR="00F46E18">
        <w:rPr>
          <w:rFonts w:hint="eastAsia"/>
        </w:rPr>
        <w:t>織品設計</w:t>
      </w:r>
      <w:r w:rsidR="004F1053" w:rsidRPr="004F1053">
        <w:t>，逐步</w:t>
      </w:r>
      <w:r w:rsidR="007B0D75">
        <w:rPr>
          <w:rFonts w:hint="eastAsia"/>
        </w:rPr>
        <w:t>擴大</w:t>
      </w:r>
      <w:r w:rsidR="004F1053" w:rsidRPr="004F1053">
        <w:t>至</w:t>
      </w:r>
      <w:r w:rsidR="009D77A4">
        <w:rPr>
          <w:rFonts w:hint="eastAsia"/>
        </w:rPr>
        <w:t>紡織</w:t>
      </w:r>
      <w:r w:rsidR="009E329C">
        <w:rPr>
          <w:rFonts w:hint="eastAsia"/>
        </w:rPr>
        <w:t>實體</w:t>
      </w:r>
      <w:r w:rsidR="004F1053" w:rsidRPr="004F1053">
        <w:t>展會展示、業務推廣等多元的商務應用</w:t>
      </w:r>
      <w:r w:rsidR="002B22A7">
        <w:rPr>
          <w:rFonts w:hint="eastAsia"/>
        </w:rPr>
        <w:t>。</w:t>
      </w:r>
      <w:r w:rsidR="007D1FAA" w:rsidRPr="007D1FAA">
        <w:t>這一階段性的產品策略轉向，也充分展現出</w:t>
      </w:r>
      <w:proofErr w:type="spellStart"/>
      <w:r w:rsidR="007D1FAA" w:rsidRPr="007D1FAA">
        <w:t>Frontier.cool</w:t>
      </w:r>
      <w:proofErr w:type="spellEnd"/>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所展現的彈性經營與敏銳判斷。</w:t>
      </w:r>
    </w:p>
    <w:p w14:paraId="4FE2610B" w14:textId="5B52CCCF" w:rsidR="001A7C22" w:rsidRPr="00616096" w:rsidRDefault="001A7C22" w:rsidP="00616096">
      <w:pPr>
        <w:pStyle w:val="aff4"/>
        <w:ind w:left="360" w:right="360" w:firstLine="480"/>
      </w:pPr>
      <w:r w:rsidRPr="00616096">
        <w:rPr>
          <w:rFonts w:hint="eastAsia"/>
        </w:rPr>
        <w:lastRenderedPageBreak/>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468B4C9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展示布料新品，也</w:t>
      </w:r>
      <w:r w:rsidR="00917C3A">
        <w:rPr>
          <w:rFonts w:hint="eastAsia"/>
        </w:rPr>
        <w:t>成為</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CB1CC6" w:rsidRPr="00CB1CC6">
        <w:t>模擬</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28CFC930"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proofErr w:type="spellStart"/>
      <w:r w:rsidRPr="00AF3556">
        <w:rPr>
          <w:u w:color="FF0000"/>
        </w:rPr>
        <w:t>Frontier.cool</w:t>
      </w:r>
      <w:proofErr w:type="spellEnd"/>
      <w:r>
        <w:rPr>
          <w:rFonts w:hint="eastAsia"/>
          <w:u w:color="FF0000"/>
        </w:rPr>
        <w:t>探索到可開發結合</w:t>
      </w:r>
      <w:r>
        <w:rPr>
          <w:rFonts w:hint="eastAsia"/>
          <w:u w:color="FF0000"/>
        </w:rPr>
        <w:t>AI</w:t>
      </w:r>
      <w:r>
        <w:rPr>
          <w:rFonts w:hint="eastAsia"/>
          <w:u w:color="FF0000"/>
        </w:rPr>
        <w:t>技術的新銷售</w:t>
      </w:r>
      <w:r w:rsidR="00E5336D">
        <w:rPr>
          <w:rFonts w:hint="eastAsia"/>
          <w:u w:color="FF0000"/>
        </w:rPr>
        <w:t>工具</w:t>
      </w:r>
      <w:r w:rsidR="00663FF2">
        <w:rPr>
          <w:rFonts w:hint="eastAsia"/>
          <w:u w:color="FF0000"/>
        </w:rPr>
        <w:t>-</w:t>
      </w:r>
      <w:proofErr w:type="spellStart"/>
      <w:r w:rsidR="00663FF2" w:rsidRPr="00BE58B4">
        <w:rPr>
          <w:u w:color="FF0000"/>
        </w:rPr>
        <w:t>FabriSelect</w:t>
      </w:r>
      <w:proofErr w:type="spellEnd"/>
      <w:r w:rsidR="00663FF2" w:rsidRPr="00BE58B4">
        <w:rPr>
          <w:u w:color="FF0000"/>
        </w:rPr>
        <w:t>™</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proofErr w:type="gramStart"/>
      <w:r w:rsidRPr="00AF3556">
        <w:rPr>
          <w:u w:color="FF0000"/>
        </w:rPr>
        <w:t>與</w:t>
      </w:r>
      <w:proofErr w:type="gramEnd"/>
      <w:r w:rsidRPr="00AF3556">
        <w:rPr>
          <w:u w:color="FF0000"/>
        </w:rPr>
        <w:t>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A5A07B5" w:rsidR="00C01545" w:rsidRDefault="00FA6266" w:rsidP="00C01545">
      <w:pPr>
        <w:pStyle w:val="15"/>
        <w:ind w:firstLine="480"/>
        <w:rPr>
          <w:u w:color="FF0000"/>
        </w:rPr>
      </w:pPr>
      <w:proofErr w:type="spellStart"/>
      <w:r w:rsidRPr="00BE58B4">
        <w:rPr>
          <w:u w:color="FF0000"/>
        </w:rPr>
        <w:t>FabriSelect</w:t>
      </w:r>
      <w:proofErr w:type="spellEnd"/>
      <w:r w:rsidRPr="00BE58B4">
        <w:rPr>
          <w:u w:color="FF0000"/>
        </w:rPr>
        <w:t>™</w:t>
      </w:r>
      <w:r w:rsidR="00F84995" w:rsidRPr="00F84995">
        <w:rPr>
          <w:u w:color="FF0000"/>
        </w:rPr>
        <w:t>技術的核心價值在於不僅改善展會現場互動，也成功串連線上與線下的整體銷售流程。</w:t>
      </w:r>
      <w:r w:rsidR="00942861" w:rsidRPr="00942861">
        <w:rPr>
          <w:u w:color="FF0000"/>
        </w:rPr>
        <w:t>當</w:t>
      </w:r>
      <w:r w:rsidR="001F3599">
        <w:rPr>
          <w:rFonts w:hint="eastAsia"/>
          <w:u w:color="FF0000"/>
        </w:rPr>
        <w:t>客戶</w:t>
      </w:r>
      <w:r w:rsidR="00942861" w:rsidRPr="00942861">
        <w:rPr>
          <w:u w:color="FF0000"/>
        </w:rPr>
        <w:t>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ED4727">
        <w:rPr>
          <w:rFonts w:hint="eastAsia"/>
          <w:u w:color="FF0000"/>
        </w:rPr>
        <w:t>客戶</w:t>
      </w:r>
      <w:r w:rsidR="00942861" w:rsidRPr="00942861">
        <w:rPr>
          <w:u w:color="FF0000"/>
        </w:rPr>
        <w:t>信箱，</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服務連貫性</w:t>
      </w:r>
      <w:r w:rsidR="00D962AD">
        <w:rPr>
          <w:rFonts w:hint="eastAsia"/>
          <w:u w:color="FF0000"/>
        </w:rPr>
        <w:t>，</w:t>
      </w:r>
      <w:r w:rsidR="003D1F76" w:rsidRPr="00214A1C">
        <w:rPr>
          <w:u w:color="FF0000"/>
        </w:rPr>
        <w:t>進而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rFonts w:hint="eastAsia"/>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w:t>
      </w:r>
      <w:r w:rsidRPr="00D959D9">
        <w:rPr>
          <w:u w:color="FF0000"/>
        </w:rPr>
        <w:lastRenderedPageBreak/>
        <w:t>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261515"/>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proofErr w:type="spellStart"/>
      <w:r w:rsidRPr="00F21161">
        <w:t>Frontier.cool</w:t>
      </w:r>
      <w:proofErr w:type="spellEnd"/>
      <w:r w:rsidRPr="00F21161">
        <w:t>開始調整平台架構與服務模式，</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供應商與品牌商的需求也透過不同產品線被區隔開</w:t>
      </w:r>
      <w:r w:rsidR="007355B2" w:rsidRPr="00F21161">
        <w:rPr>
          <w:rFonts w:hint="eastAsia"/>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w:t>
      </w:r>
      <w:proofErr w:type="gramStart"/>
      <w:r w:rsidRPr="00F21161">
        <w:rPr>
          <w:rFonts w:hint="eastAsia"/>
        </w:rPr>
        <w:t>一個殼</w:t>
      </w:r>
      <w:proofErr w:type="gramEnd"/>
      <w:r w:rsidRPr="00F21161">
        <w:rPr>
          <w:rFonts w:hint="eastAsia"/>
        </w:rPr>
        <w:t>，資訊由他去完成，我們只幫他</w:t>
      </w:r>
      <w:proofErr w:type="gramStart"/>
      <w:r w:rsidRPr="00F21161">
        <w:rPr>
          <w:rFonts w:hint="eastAsia"/>
        </w:rPr>
        <w:t>去作維運</w:t>
      </w:r>
      <w:proofErr w:type="gramEnd"/>
      <w:r w:rsidRPr="00F21161">
        <w:rPr>
          <w:rFonts w:hint="eastAsia"/>
        </w:rPr>
        <w:t>。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6D72C323" w:rsidR="00F9110F" w:rsidRPr="009E6B44" w:rsidRDefault="008A1AD3" w:rsidP="004E7F11">
      <w:pPr>
        <w:pStyle w:val="15"/>
        <w:ind w:firstLine="480"/>
      </w:pPr>
      <w:r w:rsidRPr="009E6B44">
        <w:t>第三階段的</w:t>
      </w:r>
      <w:r w:rsidR="00111516" w:rsidRPr="00111516">
        <w:t>創新發展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與「資料價值轉化</w:t>
      </w:r>
      <w:r w:rsidR="0055035F">
        <w:rPr>
          <w:rFonts w:hint="eastAsia"/>
          <w:color w:val="EE0000"/>
        </w:rPr>
        <w:t>」</w:t>
      </w:r>
      <w:r w:rsidRPr="009E6B44">
        <w:t>兩個面向。</w:t>
      </w:r>
      <w:r w:rsidR="00D37174">
        <w:rPr>
          <w:rFonts w:hint="eastAsia"/>
        </w:rPr>
        <w:t>團隊因此開發出</w:t>
      </w:r>
      <w:proofErr w:type="spellStart"/>
      <w:r w:rsidR="00D32164" w:rsidRPr="009E6B44">
        <w:t>FabriSelect</w:t>
      </w:r>
      <w:proofErr w:type="spellEnd"/>
      <w:r w:rsidR="00D32164" w:rsidRPr="009E6B44">
        <w:t>™</w:t>
      </w:r>
      <w:r w:rsidR="00D32164" w:rsidRPr="009E6B44">
        <w:t>與</w:t>
      </w:r>
      <w:r w:rsidR="00D32164" w:rsidRPr="009E6B44">
        <w:t xml:space="preserve">AI </w:t>
      </w:r>
      <w:proofErr w:type="spellStart"/>
      <w:r w:rsidR="00D32164" w:rsidRPr="009E6B44">
        <w:t>SaleSync</w:t>
      </w:r>
      <w:proofErr w:type="spellEnd"/>
      <w:r w:rsidR="00D32164" w:rsidRPr="009E6B44">
        <w:t>™</w:t>
      </w:r>
      <w:r w:rsidR="00D37174">
        <w:rPr>
          <w:rFonts w:hint="eastAsia"/>
        </w:rPr>
        <w:t>兩</w:t>
      </w:r>
      <w:r w:rsidR="00B26FC9">
        <w:rPr>
          <w:rFonts w:hint="eastAsia"/>
        </w:rPr>
        <w:t>款</w:t>
      </w:r>
      <w:r w:rsidR="00D37174">
        <w:rPr>
          <w:rFonts w:hint="eastAsia"/>
        </w:rPr>
        <w:t>數位銷售工具</w:t>
      </w:r>
      <w:r w:rsidR="00D32164" w:rsidRPr="009E6B44">
        <w:t>，</w:t>
      </w:r>
      <w:r w:rsidR="00B26FC9">
        <w:rPr>
          <w:rFonts w:hint="eastAsia"/>
        </w:rPr>
        <w:t>它們</w:t>
      </w:r>
      <w:r w:rsidR="00D32164" w:rsidRPr="009E6B44">
        <w:t>雖</w:t>
      </w:r>
      <w:r w:rsidR="00B26FC9">
        <w:rPr>
          <w:rFonts w:hint="eastAsia"/>
        </w:rPr>
        <w:t>不是</w:t>
      </w:r>
      <w:proofErr w:type="spellStart"/>
      <w:r w:rsidR="00D32164" w:rsidRPr="009E6B44">
        <w:t>TextileCloud</w:t>
      </w:r>
      <w:proofErr w:type="spellEnd"/>
      <w:r w:rsidR="00D32164" w:rsidRPr="009E6B44">
        <w:t>™</w:t>
      </w:r>
      <w:r w:rsidR="00B26FC9">
        <w:rPr>
          <w:rFonts w:hint="eastAsia"/>
        </w:rPr>
        <w:t>平台中的</w:t>
      </w:r>
      <w:r w:rsidR="00D32164" w:rsidRPr="009E6B44">
        <w:t>原生模組，</w:t>
      </w:r>
      <w:r w:rsidR="00D32164" w:rsidRPr="004D6950">
        <w:rPr>
          <w:highlight w:val="yellow"/>
        </w:rPr>
        <w:t>但皆</w:t>
      </w:r>
      <w:r w:rsidR="00497063" w:rsidRPr="004D6950">
        <w:rPr>
          <w:rFonts w:hint="eastAsia"/>
          <w:highlight w:val="yellow"/>
        </w:rPr>
        <w:t>透過</w:t>
      </w:r>
      <w:r w:rsidR="00D32164" w:rsidRPr="004D6950">
        <w:rPr>
          <w:highlight w:val="yellow"/>
        </w:rPr>
        <w:t>連接</w:t>
      </w:r>
      <w:r w:rsidR="00D32164" w:rsidRPr="004D6950">
        <w:rPr>
          <w:color w:val="156082" w:themeColor="accent1"/>
          <w:highlight w:val="yellow"/>
        </w:rPr>
        <w:t>平台中的數位布料資料</w:t>
      </w:r>
      <w:r w:rsidR="00D32164" w:rsidRPr="004D6950">
        <w:rPr>
          <w:highlight w:val="yellow"/>
        </w:rPr>
        <w:t>，延伸</w:t>
      </w:r>
      <w:r w:rsidR="00174331" w:rsidRPr="004D6950">
        <w:rPr>
          <w:rFonts w:hint="eastAsia"/>
          <w:highlight w:val="yellow"/>
        </w:rPr>
        <w:t>數位布片</w:t>
      </w:r>
      <w:r w:rsidR="00D32164" w:rsidRPr="004D6950">
        <w:rPr>
          <w:highlight w:val="yellow"/>
        </w:rPr>
        <w:t>在展會與業務銷售場景中的實用性</w:t>
      </w:r>
      <w:r w:rsidR="009E6B44" w:rsidRPr="009E6B44">
        <w:rPr>
          <w:rFonts w:hint="eastAsia"/>
        </w:rPr>
        <w:t>，</w:t>
      </w:r>
      <w:r w:rsidR="00633094">
        <w:rPr>
          <w:rFonts w:hint="eastAsia"/>
          <w:u w:color="FF0000"/>
        </w:rPr>
        <w:t>進而</w:t>
      </w:r>
      <w:r w:rsidR="009E6B44" w:rsidRPr="009E6B44">
        <w:rPr>
          <w:rFonts w:hint="eastAsia"/>
          <w:u w:color="FF0000"/>
        </w:rPr>
        <w:t>提升參展績效、後續訂單成交率</w:t>
      </w:r>
      <w:r w:rsidR="00D32164" w:rsidRPr="009E6B44">
        <w:t>。</w:t>
      </w:r>
    </w:p>
    <w:p w14:paraId="6858F59B" w14:textId="3C13BDD7" w:rsidR="00D468F1" w:rsidRDefault="00D468F1" w:rsidP="004E7F11">
      <w:pPr>
        <w:pStyle w:val="15"/>
        <w:ind w:firstLine="480"/>
      </w:pPr>
      <w:proofErr w:type="spellStart"/>
      <w:r w:rsidRPr="00E60FFB">
        <w:t>FabriSelect</w:t>
      </w:r>
      <w:proofErr w:type="spellEnd"/>
      <w:r w:rsidRPr="00E60FFB">
        <w:t>™</w:t>
      </w:r>
      <w:r w:rsidRPr="00E60FFB">
        <w:t>是獨立</w:t>
      </w:r>
      <w:r w:rsidR="00060A25" w:rsidRPr="00E60FFB">
        <w:rPr>
          <w:rFonts w:hint="eastAsia"/>
        </w:rPr>
        <w:t>於</w:t>
      </w:r>
      <w:proofErr w:type="spellStart"/>
      <w:r w:rsidR="00060A25" w:rsidRPr="00E60FFB">
        <w:t>TextileCloud</w:t>
      </w:r>
      <w:proofErr w:type="spellEnd"/>
      <w:r w:rsidR="00060A25" w:rsidRPr="00E60FFB">
        <w:t>™</w:t>
      </w:r>
      <w:r w:rsidR="00060A25" w:rsidRPr="00E60FFB">
        <w:rPr>
          <w:rFonts w:hint="eastAsia"/>
        </w:rPr>
        <w:t>雲端平台系統之外</w:t>
      </w:r>
      <w:r w:rsidR="002F70BC">
        <w:rPr>
          <w:rFonts w:hint="eastAsia"/>
        </w:rPr>
        <w:t>、</w:t>
      </w:r>
      <w:r w:rsidR="00520281" w:rsidRPr="00E60FFB">
        <w:rPr>
          <w:rFonts w:hint="eastAsia"/>
        </w:rPr>
        <w:t>團隊</w:t>
      </w:r>
      <w:r w:rsidRPr="00E60FFB">
        <w:t>專為實體展會所設計</w:t>
      </w:r>
      <w:r w:rsidR="002F70BC">
        <w:rPr>
          <w:rFonts w:hint="eastAsia"/>
        </w:rPr>
        <w:t>的數位銷售工具</w:t>
      </w:r>
      <w:r w:rsidR="00134691" w:rsidRPr="00E60FFB">
        <w:rPr>
          <w:rFonts w:hint="eastAsia"/>
        </w:rPr>
        <w:t>，</w:t>
      </w:r>
      <w:r w:rsidRPr="00E60FFB">
        <w:t>供應商可將</w:t>
      </w:r>
      <w:r w:rsidR="00EF5BCE" w:rsidRPr="00E60FFB">
        <w:rPr>
          <w:rFonts w:hint="eastAsia"/>
        </w:rPr>
        <w:t>平台</w:t>
      </w:r>
      <w:r w:rsidRPr="00E60FFB">
        <w:t>中的數位布片資料轉換為專屬</w:t>
      </w:r>
      <w:r w:rsidRPr="00E60FFB">
        <w:t>QR Code</w:t>
      </w:r>
      <w:r w:rsidRPr="00E60FFB">
        <w:t>，</w:t>
      </w:r>
      <w:r w:rsidR="008629B1">
        <w:rPr>
          <w:rFonts w:hint="eastAsia"/>
        </w:rPr>
        <w:t>並擺設於實體展會攤位上，</w:t>
      </w:r>
      <w:r w:rsidRPr="00E60FFB">
        <w:t>讓買家於展會現場掃碼後即時獲取布料資訊</w:t>
      </w:r>
      <w:r w:rsidR="00C91405">
        <w:rPr>
          <w:rFonts w:hint="eastAsia"/>
        </w:rPr>
        <w:t>並收藏至清單中</w:t>
      </w:r>
      <w:r w:rsidRPr="00E60FFB">
        <w:t>，</w:t>
      </w:r>
      <w:proofErr w:type="spellStart"/>
      <w:r w:rsidR="00EF5BCE" w:rsidRPr="00E60FFB">
        <w:t>FabriSelect</w:t>
      </w:r>
      <w:proofErr w:type="spellEnd"/>
      <w:r w:rsidR="00EF5BCE" w:rsidRPr="00E60FFB">
        <w: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w:t>
      </w:r>
      <w:r w:rsidRPr="00E60FFB">
        <w:lastRenderedPageBreak/>
        <w:t>析，</w:t>
      </w:r>
      <w:r w:rsidR="00540D36" w:rsidRPr="00540D36">
        <w:t>有助於供應商掌握熱門布料與潛在買家名單</w:t>
      </w:r>
      <w:r w:rsidRPr="00E60FFB">
        <w:t>，強化展會</w:t>
      </w:r>
      <w:r w:rsidR="00392EC6">
        <w:rPr>
          <w:rFonts w:hint="eastAsia"/>
        </w:rPr>
        <w:t>轉換率</w:t>
      </w:r>
      <w:r w:rsidRPr="00E60FFB">
        <w:t>。</w:t>
      </w:r>
    </w:p>
    <w:p w14:paraId="59A74974" w14:textId="0CA997C8" w:rsidR="008219DD" w:rsidRPr="0042296C" w:rsidRDefault="008219DD" w:rsidP="004E7F11">
      <w:pPr>
        <w:pStyle w:val="15"/>
        <w:ind w:firstLine="480"/>
        <w:rPr>
          <w:rFonts w:hint="eastAsia"/>
        </w:rPr>
      </w:pPr>
      <w:r w:rsidRPr="00DE1751">
        <w:rPr>
          <w:rFonts w:hint="eastAsia"/>
          <w:highlight w:val="yellow"/>
        </w:rPr>
        <w:t>而</w:t>
      </w:r>
      <w:r w:rsidRPr="00DE1751">
        <w:rPr>
          <w:highlight w:val="yellow"/>
        </w:rPr>
        <w:t xml:space="preserve">AI </w:t>
      </w:r>
      <w:proofErr w:type="spellStart"/>
      <w:r w:rsidRPr="00DE1751">
        <w:rPr>
          <w:highlight w:val="yellow"/>
        </w:rPr>
        <w:t>SaleSync</w:t>
      </w:r>
      <w:proofErr w:type="spellEnd"/>
      <w:r w:rsidRPr="00DE1751">
        <w:rPr>
          <w:highlight w:val="yellow"/>
        </w:rPr>
        <w:t>™</w:t>
      </w:r>
      <w:r w:rsidRPr="00DE1751">
        <w:rPr>
          <w:highlight w:val="yellow"/>
        </w:rPr>
        <w:t>則以強化業務流程與客戶資料管理為導向，結合既有的數位布料管理系統與</w:t>
      </w:r>
      <w:commentRangeStart w:id="163"/>
      <w:r w:rsidR="006C57DE" w:rsidRPr="00DE1751">
        <w:rPr>
          <w:rFonts w:hint="eastAsia"/>
          <w:highlight w:val="yellow"/>
          <w:u w:color="FF0000"/>
        </w:rPr>
        <w:t>Digital Thread</w:t>
      </w:r>
      <w:commentRangeEnd w:id="163"/>
      <w:r w:rsidR="006C57DE" w:rsidRPr="00DE1751">
        <w:rPr>
          <w:rStyle w:val="af7"/>
          <w:highlight w:val="yellow"/>
        </w:rPr>
        <w:commentReference w:id="163"/>
      </w:r>
      <w:r w:rsidRPr="00DE1751">
        <w:rPr>
          <w:highlight w:val="yellow"/>
        </w:rPr>
        <w:t>™</w:t>
      </w:r>
      <w:r w:rsidRPr="00DE1751">
        <w:rPr>
          <w:highlight w:val="yellow"/>
        </w:rPr>
        <w:t>機制，</w:t>
      </w:r>
      <w:r w:rsidR="0022106D" w:rsidRPr="00DE1751">
        <w:rPr>
          <w:rFonts w:hint="eastAsia"/>
          <w:highlight w:val="yellow"/>
        </w:rPr>
        <w:t>利用</w:t>
      </w:r>
      <w:r w:rsidR="005049EC" w:rsidRPr="00DE1751">
        <w:rPr>
          <w:rFonts w:hint="eastAsia"/>
          <w:highlight w:val="yellow"/>
          <w:u w:color="FF0000"/>
        </w:rPr>
        <w:t>產品生命週期從設計、開發、生產、測試、銷售、維護等</w:t>
      </w:r>
      <w:r w:rsidR="00CC187F" w:rsidRPr="00DE1751">
        <w:rPr>
          <w:rFonts w:hint="eastAsia"/>
          <w:highlight w:val="yellow"/>
          <w:u w:color="FF0000"/>
        </w:rPr>
        <w:t>各項</w:t>
      </w:r>
      <w:r w:rsidR="005049EC" w:rsidRPr="00DE1751">
        <w:rPr>
          <w:rFonts w:hint="eastAsia"/>
          <w:highlight w:val="yellow"/>
          <w:u w:color="FF0000"/>
        </w:rPr>
        <w:t>資訊</w:t>
      </w:r>
      <w:r w:rsidRPr="00DE1751">
        <w:rPr>
          <w:highlight w:val="yellow"/>
        </w:rPr>
        <w:t>，建立出</w:t>
      </w:r>
      <w:r w:rsidR="00C05CA5" w:rsidRPr="00DE1751">
        <w:rPr>
          <w:rFonts w:hint="eastAsia"/>
          <w:highlight w:val="yellow"/>
        </w:rPr>
        <w:t>專屬於布料銷售</w:t>
      </w:r>
      <w:r w:rsidRPr="00DE1751">
        <w:rPr>
          <w:highlight w:val="yellow"/>
        </w:rPr>
        <w:t>的「</w:t>
      </w:r>
      <w:r w:rsidR="00856A67" w:rsidRPr="00DE1751">
        <w:rPr>
          <w:rFonts w:hint="eastAsia"/>
          <w:highlight w:val="yellow"/>
        </w:rPr>
        <w:t>材料</w:t>
      </w:r>
      <w:r w:rsidRPr="00DE1751">
        <w:rPr>
          <w:highlight w:val="yellow"/>
        </w:rPr>
        <w:t>導向</w:t>
      </w:r>
      <w:r w:rsidRPr="00DE1751">
        <w:rPr>
          <w:highlight w:val="yellow"/>
        </w:rPr>
        <w:t>CRM</w:t>
      </w:r>
      <w:r w:rsidRPr="00DE1751">
        <w:rPr>
          <w:highlight w:val="yellow"/>
        </w:rPr>
        <w:t>」。</w:t>
      </w:r>
      <w:r w:rsidR="00685C24" w:rsidRPr="00DE1751">
        <w:rPr>
          <w:highlight w:val="yellow"/>
        </w:rPr>
        <w:t xml:space="preserve">AI </w:t>
      </w:r>
      <w:proofErr w:type="spellStart"/>
      <w:r w:rsidR="00685C24" w:rsidRPr="00DE1751">
        <w:rPr>
          <w:highlight w:val="yellow"/>
        </w:rPr>
        <w:t>SaleSync</w:t>
      </w:r>
      <w:proofErr w:type="spellEnd"/>
      <w:r w:rsidR="00685C24" w:rsidRPr="00DE1751">
        <w:rPr>
          <w:highlight w:val="yellow"/>
        </w:rPr>
        <w:t>™</w:t>
      </w:r>
      <w:r w:rsidRPr="00DE1751">
        <w:rPr>
          <w:highlight w:val="yellow"/>
        </w:rPr>
        <w:t>可協助企業</w:t>
      </w:r>
      <w:r w:rsidR="00FA77D2" w:rsidRPr="00DE1751">
        <w:rPr>
          <w:rFonts w:hint="eastAsia"/>
          <w:highlight w:val="yellow"/>
        </w:rPr>
        <w:t>進行深度的</w:t>
      </w:r>
      <w:r w:rsidRPr="00DE1751">
        <w:rPr>
          <w:highlight w:val="yellow"/>
        </w:rPr>
        <w:t>銷售</w:t>
      </w:r>
      <w:r w:rsidR="004F1733" w:rsidRPr="00DE1751">
        <w:rPr>
          <w:rFonts w:hint="eastAsia"/>
          <w:highlight w:val="yellow"/>
        </w:rPr>
        <w:t>資料</w:t>
      </w:r>
      <w:r w:rsidRPr="00DE1751">
        <w:rPr>
          <w:highlight w:val="yellow"/>
        </w:rPr>
        <w:t>追蹤</w:t>
      </w:r>
      <w:r w:rsidR="00977E14" w:rsidRPr="00DE1751">
        <w:rPr>
          <w:rFonts w:hint="eastAsia"/>
          <w:highlight w:val="yellow"/>
        </w:rPr>
        <w:t>與</w:t>
      </w:r>
      <w:r w:rsidR="00185E09" w:rsidRPr="00DE1751">
        <w:rPr>
          <w:rFonts w:hint="eastAsia"/>
          <w:highlight w:val="yellow"/>
        </w:rPr>
        <w:t>智慧化訂單處理</w:t>
      </w:r>
      <w:r w:rsidRPr="00DE1751">
        <w:rPr>
          <w:highlight w:val="yellow"/>
        </w:rPr>
        <w:t>，</w:t>
      </w:r>
      <w:r w:rsidR="00A45001" w:rsidRPr="00DE1751">
        <w:rPr>
          <w:rFonts w:hint="eastAsia"/>
          <w:highlight w:val="yellow"/>
        </w:rPr>
        <w:t>並透</w:t>
      </w:r>
      <w:r w:rsidR="00450058" w:rsidRPr="00DE1751">
        <w:rPr>
          <w:highlight w:val="yellow"/>
        </w:rPr>
        <w:t>過數位化整合客戶資料與後台系統分</w:t>
      </w:r>
      <w:r w:rsidR="0065258C" w:rsidRPr="00DE1751">
        <w:rPr>
          <w:rFonts w:hint="eastAsia"/>
          <w:highlight w:val="yellow"/>
        </w:rPr>
        <w:t>，</w:t>
      </w:r>
      <w:r w:rsidRPr="00DE1751">
        <w:rPr>
          <w:highlight w:val="yellow"/>
        </w:rPr>
        <w:t>提升業務決策效率，</w:t>
      </w:r>
      <w:r w:rsidR="001F013D" w:rsidRPr="00DE1751">
        <w:rPr>
          <w:rFonts w:hint="eastAsia"/>
          <w:highlight w:val="yellow"/>
        </w:rPr>
        <w:t>創造資訊價值與具體商業成效</w:t>
      </w:r>
      <w:r w:rsidRPr="00DE1751">
        <w:rPr>
          <w:highlight w:val="yellow"/>
        </w:rPr>
        <w:t>。</w:t>
      </w:r>
      <w:r w:rsidR="003A25B3" w:rsidRPr="00DE1751">
        <w:rPr>
          <w:rFonts w:hint="eastAsia"/>
          <w:highlight w:val="yellow"/>
        </w:rPr>
        <w:t>123123123</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w:t>
      </w:r>
      <w:proofErr w:type="spellStart"/>
      <w:r w:rsidRPr="0042296C">
        <w:rPr>
          <w:rFonts w:hint="eastAsia"/>
        </w:rPr>
        <w:t>fabriselect</w:t>
      </w:r>
      <w:proofErr w:type="spellEnd"/>
      <w:r w:rsidRPr="0042296C">
        <w:rPr>
          <w:rFonts w:hint="eastAsia"/>
        </w:rPr>
        <w: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4"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4"/>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79EA8D7"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w:t>
      </w:r>
      <w:r w:rsidR="00F3625F">
        <w:rPr>
          <w:rFonts w:hint="eastAsia"/>
        </w:rPr>
        <w:t>布料與成衣</w:t>
      </w:r>
      <w:r w:rsidRPr="00607D11">
        <w:t>搜尋效率。</w:t>
      </w:r>
    </w:p>
    <w:p w14:paraId="7B592748" w14:textId="08B2E5BE"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64C01">
        <w:rPr>
          <w:rFonts w:hint="eastAsia"/>
        </w:rPr>
        <w:t>將</w:t>
      </w:r>
      <w:r w:rsidR="00957A6B" w:rsidRPr="00957A6B">
        <w:t>平台</w:t>
      </w:r>
      <w:r w:rsidR="00964C01">
        <w:rPr>
          <w:rFonts w:hint="eastAsia"/>
        </w:rPr>
        <w:t>視為</w:t>
      </w:r>
      <w:r w:rsidR="00957A6B" w:rsidRPr="00957A6B">
        <w:t>設計端與供應端之間的溝通橋樑</w:t>
      </w:r>
      <w:r w:rsidR="00957A6B">
        <w:rPr>
          <w:rFonts w:hint="eastAsia"/>
        </w:rPr>
        <w:t>，</w:t>
      </w:r>
      <w:r w:rsidR="0019502D">
        <w:rPr>
          <w:rFonts w:hint="eastAsia"/>
        </w:rPr>
        <w:t>並</w:t>
      </w:r>
      <w:r w:rsidRPr="006C0579">
        <w:t>提升搜尋引擎對各類描述的理解與對應能力。</w:t>
      </w:r>
    </w:p>
    <w:p w14:paraId="34C571F5" w14:textId="05271755" w:rsidR="002873AC" w:rsidRDefault="00E80825" w:rsidP="00733CD7">
      <w:pPr>
        <w:pStyle w:val="15"/>
        <w:ind w:firstLine="480"/>
      </w:pPr>
      <w:r>
        <w:rPr>
          <w:rFonts w:hint="eastAsia"/>
        </w:rPr>
        <w:t>而</w:t>
      </w:r>
      <w:r w:rsidR="00CA4F42">
        <w:rPr>
          <w:rFonts w:hint="eastAsia"/>
        </w:rPr>
        <w:t>升級</w:t>
      </w:r>
      <w:r>
        <w:rPr>
          <w:rFonts w:hint="eastAsia"/>
        </w:rPr>
        <w:t>過後的</w:t>
      </w:r>
      <w:r w:rsidR="002873AC" w:rsidRPr="002873AC">
        <w:t>系統</w:t>
      </w:r>
      <w:r>
        <w:rPr>
          <w:rFonts w:hint="eastAsia"/>
        </w:rPr>
        <w:t>具體</w:t>
      </w:r>
      <w:r w:rsidR="002873AC" w:rsidRPr="002873AC">
        <w:t>可針對布片內容自動標</w:t>
      </w:r>
      <w:proofErr w:type="gramStart"/>
      <w:r w:rsidR="002873AC" w:rsidRPr="002873AC">
        <w:t>註</w:t>
      </w:r>
      <w:proofErr w:type="gramEnd"/>
      <w:r w:rsidR="002873AC" w:rsidRPr="002873AC">
        <w:t>布</w:t>
      </w:r>
      <w:r>
        <w:rPr>
          <w:rFonts w:hint="eastAsia"/>
        </w:rPr>
        <w:t>片種類</w:t>
      </w:r>
      <w:r w:rsidR="002873AC" w:rsidRPr="002873AC">
        <w:t>與功能性特徵。例如，使用者上傳牛仔布時，系統不僅能辨識其類型，亦會標記「耐磨」、「厚實」等特性標籤，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3709EA">
        <w:rPr>
          <w:color w:val="EE0000"/>
        </w:rPr>
        <w:t>Frontier.cool</w:t>
      </w:r>
      <w:proofErr w:type="spellEnd"/>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w:t>
      </w:r>
      <w:r w:rsidRPr="001C23E8">
        <w:lastRenderedPageBreak/>
        <w:t>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透過專用硬體的導入，</w:t>
      </w:r>
      <w:proofErr w:type="spellStart"/>
      <w:r w:rsidRPr="001E402E">
        <w:rPr>
          <w:color w:val="EE0000"/>
        </w:rPr>
        <w:t>Frontier.cool</w:t>
      </w:r>
      <w:proofErr w:type="spellEnd"/>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5" w:name="_Toc201261517"/>
      <w:r w:rsidRPr="00F93F41">
        <w:rPr>
          <w:rFonts w:hint="eastAsia"/>
        </w:rPr>
        <w:t>5.4.6</w:t>
      </w:r>
      <w:r w:rsidR="009B3362">
        <w:rPr>
          <w:rFonts w:hint="eastAsia"/>
        </w:rPr>
        <w:t xml:space="preserve"> </w:t>
      </w:r>
      <w:r w:rsidRPr="00F93F41">
        <w:rPr>
          <w:rFonts w:hint="eastAsia"/>
        </w:rPr>
        <w:t>平衡機制</w:t>
      </w:r>
      <w:bookmarkEnd w:id="165"/>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1C4EF691"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25DCFF96" w:rsidR="00821E0D" w:rsidRDefault="00821E0D" w:rsidP="00733CD7">
      <w:pPr>
        <w:pStyle w:val="15"/>
        <w:ind w:firstLine="480"/>
      </w:pPr>
      <w:r w:rsidRPr="00821E0D">
        <w:t>除了技術提升，</w:t>
      </w:r>
      <w:proofErr w:type="spellStart"/>
      <w:r w:rsidRPr="005E377E">
        <w:rPr>
          <w:color w:val="EE0000"/>
        </w:rPr>
        <w:t>Frontier.cool</w:t>
      </w:r>
      <w:proofErr w:type="spellEnd"/>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的</w:t>
      </w:r>
      <w:r w:rsidRPr="00821E0D">
        <w:t>「無痛轉型」</w:t>
      </w:r>
      <w:r w:rsidR="00230433">
        <w:rPr>
          <w:rFonts w:hint="eastAsia"/>
        </w:rPr>
        <w:t>，</w:t>
      </w:r>
      <w:r w:rsidR="008F737B">
        <w:rPr>
          <w:rFonts w:hint="eastAsia"/>
        </w:rPr>
        <w:t>而此合作關係亦幫助</w:t>
      </w:r>
      <w:proofErr w:type="spellStart"/>
      <w:r w:rsidRPr="00821E0D">
        <w:t>Frontier.cool</w:t>
      </w:r>
      <w:proofErr w:type="spellEnd"/>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6"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6"/>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7" w:name="_Toc201261518"/>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7"/>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54AB0B0C"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077D276A" w14:textId="27411648" w:rsidR="009D23F7"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w:t>
      </w:r>
      <w:r w:rsidR="00A65560" w:rsidRPr="00915723">
        <w:t>高</w:t>
      </w:r>
      <w:r w:rsidRPr="00915723">
        <w:t>附加價值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r w:rsidR="00386B47">
        <w:rPr>
          <w:rFonts w:hint="eastAsia"/>
        </w:rPr>
        <w:t>如此</w:t>
      </w:r>
      <w:proofErr w:type="gramStart"/>
      <w:r w:rsidR="00386B47">
        <w:rPr>
          <w:rFonts w:hint="eastAsia"/>
        </w:rPr>
        <w:t>一來</w:t>
      </w:r>
      <w:r w:rsidR="009D23F7" w:rsidRPr="009D23F7">
        <w:t>，</w:t>
      </w:r>
      <w:proofErr w:type="gramEnd"/>
      <w:r w:rsidR="009D23F7" w:rsidRPr="009D23F7">
        <w:t>不僅提升整體工作品質，也有助於拉升實際銷售表現，讓數位化真正為</w:t>
      </w:r>
      <w:r w:rsidR="00C60B80">
        <w:rPr>
          <w:rFonts w:hint="eastAsia"/>
        </w:rPr>
        <w:t>銷售與推廣</w:t>
      </w:r>
      <w:r w:rsidR="009D23F7" w:rsidRPr="009D23F7">
        <w:t>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w:t>
      </w:r>
      <w:r w:rsidR="001D2579" w:rsidRPr="00ED6700">
        <w:rPr>
          <w:rFonts w:hint="eastAsia"/>
          <w:color w:val="EE0000"/>
        </w:rPr>
        <w:t>將</w:t>
      </w:r>
      <w:r w:rsidR="008E3B47" w:rsidRPr="00ED6700">
        <w:rPr>
          <w:color w:val="EE0000"/>
        </w:rPr>
        <w:t>資訊可進一步分析，轉化為後續行銷溝通與產品推薦策略</w:t>
      </w:r>
      <w:r w:rsidR="008E3B47" w:rsidRPr="008E3B47">
        <w:t>，</w:t>
      </w:r>
      <w:r w:rsidR="001D2579">
        <w:rPr>
          <w:rFonts w:hint="eastAsia"/>
        </w:rPr>
        <w:t>將</w:t>
      </w:r>
      <w:r w:rsidR="008E3B47" w:rsidRPr="00ED6700">
        <w:rPr>
          <w:color w:val="EE0000"/>
        </w:rPr>
        <w:t>一次性的</w:t>
      </w:r>
      <w:r w:rsidR="001D2579" w:rsidRPr="00ED6700">
        <w:rPr>
          <w:rFonts w:hint="eastAsia"/>
          <w:color w:val="EE0000"/>
        </w:rPr>
        <w:t>銷售</w:t>
      </w:r>
      <w:r w:rsidR="008E3B47" w:rsidRPr="00ED6700">
        <w:rPr>
          <w:color w:val="EE0000"/>
        </w:rPr>
        <w:t>會面，延伸為可持續經營的顧客關</w:t>
      </w:r>
      <w:r w:rsidR="008E3B47" w:rsidRPr="008E3B47">
        <w:t>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01D1E4A3" w:rsidR="00C419F0" w:rsidRPr="005C5634" w:rsidRDefault="000C0FF3" w:rsidP="00410D6D">
      <w:pPr>
        <w:pStyle w:val="a0"/>
      </w:pPr>
      <w:r>
        <w:rPr>
          <w:rFonts w:hint="eastAsia"/>
        </w:rPr>
        <w:lastRenderedPageBreak/>
        <w:t>銷售模組簡化</w:t>
      </w:r>
      <w:r w:rsidR="00E1249D">
        <w:rPr>
          <w:rFonts w:hint="eastAsia"/>
        </w:rPr>
        <w:t>並加速銷售流程</w:t>
      </w:r>
      <w:proofErr w:type="gramStart"/>
      <w:r>
        <w:rPr>
          <w:rFonts w:hint="eastAsia"/>
        </w:rPr>
        <w:t>流程</w:t>
      </w:r>
      <w:proofErr w:type="gramEnd"/>
      <w:r>
        <w:rPr>
          <w:rFonts w:hint="eastAsia"/>
        </w:rPr>
        <w:t>，</w:t>
      </w:r>
      <w:r w:rsidR="002A36C7" w:rsidRPr="005C5634">
        <w:t>提升</w:t>
      </w:r>
      <w:r>
        <w:rPr>
          <w:rFonts w:hint="eastAsia"/>
        </w:rPr>
        <w:t>組織</w:t>
      </w:r>
      <w:r w:rsidR="002A36C7" w:rsidRPr="005C5634">
        <w:t>效率</w:t>
      </w:r>
      <w:r>
        <w:rPr>
          <w:rFonts w:hint="eastAsia"/>
        </w:rPr>
        <w:t>、</w:t>
      </w:r>
      <w:r w:rsidR="00E1249D">
        <w:rPr>
          <w:rFonts w:hint="eastAsia"/>
        </w:rPr>
        <w:t>降低樣本製作</w:t>
      </w:r>
      <w:r w:rsidR="002A36C7" w:rsidRPr="005C5634">
        <w:t>實踐永續價值</w:t>
      </w:r>
    </w:p>
    <w:p w14:paraId="5278068C" w14:textId="6B8CA82B" w:rsidR="00204F03" w:rsidRDefault="00B04D76" w:rsidP="00AD0A93">
      <w:pPr>
        <w:pStyle w:val="15"/>
        <w:ind w:firstLine="480"/>
        <w:rPr>
          <w:rFonts w:cstheme="majorBidi"/>
          <w:b/>
          <w:sz w:val="36"/>
          <w:szCs w:val="40"/>
        </w:rPr>
      </w:pPr>
      <w:r w:rsidRPr="00B04D76">
        <w:t>無論是簡化內部</w:t>
      </w:r>
      <w:r w:rsidR="00AB0E98">
        <w:rPr>
          <w:rFonts w:hint="eastAsia"/>
        </w:rPr>
        <w:t>營運</w:t>
      </w:r>
      <w:r w:rsidRPr="00B04D76">
        <w:t>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68"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8"/>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16AAC9BC" w:rsidR="00204F03" w:rsidRPr="009E6B44" w:rsidRDefault="009E6B44" w:rsidP="007D35C7">
            <w:pPr>
              <w:pStyle w:val="151"/>
              <w:rPr>
                <w:rFonts w:hint="eastAsia"/>
              </w:rPr>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Pr="009E6B44">
              <w:rPr>
                <w:rFonts w:hint="eastAsia"/>
              </w:rPr>
              <w:t>2023</w:t>
            </w:r>
            <w:r w:rsidRPr="009E6B44">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4749E321" w:rsidR="00204F03" w:rsidRPr="00282167" w:rsidRDefault="00E1249D" w:rsidP="00CD2167">
            <w:pPr>
              <w:pStyle w:val="151"/>
            </w:pPr>
            <w:r w:rsidRPr="00E1249D">
              <w:rPr>
                <w:rFonts w:hint="eastAsia"/>
              </w:rPr>
              <w:t>銷售模組簡化並加速銷售流程</w:t>
            </w:r>
            <w:proofErr w:type="gramStart"/>
            <w:r w:rsidRPr="00E1249D">
              <w:rPr>
                <w:rFonts w:hint="eastAsia"/>
              </w:rPr>
              <w:t>流程</w:t>
            </w:r>
            <w:proofErr w:type="gramEnd"/>
            <w:r w:rsidRPr="00E1249D">
              <w:rPr>
                <w:rFonts w:hint="eastAsia"/>
              </w:rPr>
              <w:t>，提升組織效率、降低樣本製作實踐永續價值</w:t>
            </w:r>
            <w:r w:rsidR="005953D3">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9"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9"/>
    </w:p>
    <w:p w14:paraId="5AF93C9C" w14:textId="40ACD47B" w:rsidR="008063F6" w:rsidRPr="008063F6" w:rsidRDefault="003F0392" w:rsidP="003F0392">
      <w:pPr>
        <w:pStyle w:val="3"/>
      </w:pPr>
      <w:bookmarkStart w:id="170"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0"/>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1" w:name="_Toc201261521"/>
      <w:r w:rsidRPr="004A44D8">
        <w:rPr>
          <w:rFonts w:hint="eastAsia"/>
        </w:rPr>
        <w:lastRenderedPageBreak/>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1"/>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43C135F0" w14:textId="7F62D6F5" w:rsidR="00FE6A77" w:rsidRPr="00FE6A77" w:rsidRDefault="00FE6A77" w:rsidP="00FE6A77">
      <w:pPr>
        <w:pStyle w:val="15"/>
        <w:ind w:firstLine="480"/>
      </w:pPr>
      <w:proofErr w:type="spellStart"/>
      <w:r w:rsidRPr="00FE6A77">
        <w:t>Frontier.cool</w:t>
      </w:r>
      <w:proofErr w:type="spellEnd"/>
      <w:r w:rsidRPr="00FE6A77">
        <w:t>的靈活策略不僅體現在技術開發上，更延伸至市場溝通與商業語言的轉換。</w:t>
      </w:r>
      <w:proofErr w:type="gramStart"/>
      <w:r w:rsidRPr="00FE6A77">
        <w:t>早期官網主要</w:t>
      </w:r>
      <w:proofErr w:type="gramEnd"/>
      <w:r w:rsidRPr="00FE6A77">
        <w:t>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團隊在實務經驗中觀察到，</w:t>
      </w:r>
      <w:r w:rsidR="0047532A">
        <w:rPr>
          <w:rFonts w:hint="eastAsia"/>
        </w:rPr>
        <w:t>使用者</w:t>
      </w:r>
      <w:r w:rsidRPr="00FE6A77">
        <w:t>更</w:t>
      </w:r>
      <w:r w:rsidR="00346BD0">
        <w:rPr>
          <w:rFonts w:hint="eastAsia"/>
        </w:rPr>
        <w:t>在意</w:t>
      </w:r>
      <w:r w:rsidRPr="00FE6A77">
        <w:t>實際效益與</w:t>
      </w:r>
      <w:r w:rsidR="006B77A4">
        <w:rPr>
          <w:rFonts w:hint="eastAsia"/>
        </w:rPr>
        <w:t>銷售</w:t>
      </w:r>
      <w:r w:rsidRPr="00FE6A77">
        <w:t>轉換率，</w:t>
      </w:r>
      <w:r w:rsidR="002D15C8">
        <w:rPr>
          <w:rFonts w:hint="eastAsia"/>
        </w:rPr>
        <w:t>例如數位平台能如何幫助供應商銷售？數位</w:t>
      </w:r>
      <w:r w:rsidR="00634DE8">
        <w:rPr>
          <w:rFonts w:hint="eastAsia"/>
        </w:rPr>
        <w:t>布片</w:t>
      </w:r>
      <w:r w:rsidR="002E2261">
        <w:rPr>
          <w:rFonts w:hint="eastAsia"/>
        </w:rPr>
        <w:t>能</w:t>
      </w:r>
      <w:r w:rsidR="002D15C8">
        <w:rPr>
          <w:rFonts w:hint="eastAsia"/>
        </w:rPr>
        <w:t>應用於那些實務流程？其他已導入的業者獲得甚麼</w:t>
      </w:r>
      <w:r w:rsidR="009E6A7B">
        <w:rPr>
          <w:rFonts w:hint="eastAsia"/>
        </w:rPr>
        <w:t>具體</w:t>
      </w:r>
      <w:r w:rsidR="002D15C8">
        <w:rPr>
          <w:rFonts w:hint="eastAsia"/>
        </w:rPr>
        <w:t>效益等，</w:t>
      </w:r>
      <w:r w:rsidR="00184A63">
        <w:rPr>
          <w:rFonts w:hint="eastAsia"/>
        </w:rPr>
        <w:t>因此，</w:t>
      </w:r>
      <w:proofErr w:type="spellStart"/>
      <w:r w:rsidR="008D2338" w:rsidRPr="00FE6A77">
        <w:t>Frontier.cool</w:t>
      </w:r>
      <w:proofErr w:type="spellEnd"/>
      <w:r w:rsidR="00184A63">
        <w:rPr>
          <w:rFonts w:hint="eastAsia"/>
        </w:rPr>
        <w:t>選擇</w:t>
      </w:r>
      <w:r w:rsidR="00EC0215">
        <w:rPr>
          <w:rFonts w:hint="eastAsia"/>
        </w:rPr>
        <w:t>將</w:t>
      </w:r>
      <w:r w:rsidR="00216D5A">
        <w:rPr>
          <w:rFonts w:hint="eastAsia"/>
        </w:rPr>
        <w:t>官網呈現</w:t>
      </w:r>
      <w:r w:rsidR="007F4C4F">
        <w:rPr>
          <w:rFonts w:hint="eastAsia"/>
        </w:rPr>
        <w:t>的</w:t>
      </w:r>
      <w:r w:rsidR="00216D5A">
        <w:rPr>
          <w:rFonts w:hint="eastAsia"/>
        </w:rPr>
        <w:t>推廣內容進行大幅</w:t>
      </w:r>
      <w:r w:rsidRPr="00FE6A77">
        <w:t>改版，讓溝通語言從</w:t>
      </w:r>
      <w:r w:rsidR="00D76C9E">
        <w:rPr>
          <w:rFonts w:hint="eastAsia"/>
        </w:rPr>
        <w:t>專業的演算法架構的</w:t>
      </w:r>
      <w:r w:rsidRPr="00FE6A77">
        <w:t>轉</w:t>
      </w:r>
      <w:r w:rsidR="00E20A39">
        <w:rPr>
          <w:rFonts w:hint="eastAsia"/>
        </w:rPr>
        <w:t>換成</w:t>
      </w:r>
      <w:r w:rsidRPr="00FE6A77">
        <w:t>「效率提升」、「銷售成果」等貼近實際場景的價值呈現</w:t>
      </w:r>
      <w:r w:rsidR="00057664">
        <w:rPr>
          <w:rFonts w:hint="eastAsia"/>
        </w:rPr>
        <w:t>，使數位平台能更被產業所接受</w:t>
      </w:r>
      <w:r w:rsidRPr="00FE6A77">
        <w:t>。</w:t>
      </w:r>
    </w:p>
    <w:p w14:paraId="663F080F" w14:textId="72E296DA" w:rsidR="00FE6A77" w:rsidRPr="00FE6A77" w:rsidRDefault="00DA04B2" w:rsidP="00FE6A77">
      <w:pPr>
        <w:pStyle w:val="15"/>
        <w:ind w:firstLine="480"/>
      </w:pPr>
      <w:r w:rsidRPr="009C1A37">
        <w:rPr>
          <w:rFonts w:hint="eastAsia"/>
        </w:rPr>
        <w:t>團隊不僅</w:t>
      </w:r>
      <w:r w:rsidR="0031150E" w:rsidRPr="009C1A37">
        <w:rPr>
          <w:rFonts w:hint="eastAsia"/>
        </w:rPr>
        <w:t>藉由改變與客戶的溝通語言來展現</w:t>
      </w:r>
      <w:r w:rsidRPr="009C1A37">
        <w:rPr>
          <w:rFonts w:hint="eastAsia"/>
        </w:rPr>
        <w:t>靈活的</w:t>
      </w:r>
      <w:r w:rsidR="001B5FC4" w:rsidRPr="009C1A37">
        <w:rPr>
          <w:rFonts w:hint="eastAsia"/>
        </w:rPr>
        <w:t>推廣</w:t>
      </w:r>
      <w:r w:rsidRPr="009C1A37">
        <w:rPr>
          <w:rFonts w:hint="eastAsia"/>
        </w:rPr>
        <w:t>策略調整能力，</w:t>
      </w:r>
      <w:r w:rsidR="00FE6A77" w:rsidRPr="009C1A37">
        <w:t>也</w:t>
      </w:r>
      <w:r w:rsidR="00646824">
        <w:rPr>
          <w:rFonts w:hint="eastAsia"/>
        </w:rPr>
        <w:t>於</w:t>
      </w:r>
      <w:r w:rsidR="00646824" w:rsidRPr="009C1A37">
        <w:rPr>
          <w:rFonts w:hint="eastAsia"/>
        </w:rPr>
        <w:t>數位創新平台的開發過程中持續回應產業需求</w:t>
      </w:r>
      <w:r w:rsidR="00FE6A77" w:rsidRPr="009C1A37">
        <w:t>。</w:t>
      </w:r>
      <w:r w:rsidR="00FE6A77" w:rsidRPr="00FE6A77">
        <w:t>當企業面對國際法規如</w:t>
      </w:r>
      <w:r w:rsidR="00FE6A77" w:rsidRPr="00FE6A77">
        <w:t>ISO 14067</w:t>
      </w:r>
      <w:r w:rsidR="00FE6A77" w:rsidRPr="00FE6A77">
        <w:t>或</w:t>
      </w:r>
      <w:r w:rsidR="00FE6A77" w:rsidRPr="00FE6A77">
        <w:t>SBTi</w:t>
      </w:r>
      <w:r w:rsidR="00FE6A77" w:rsidRPr="00FE6A77">
        <w:t>對產品碳足跡管理的要求時</w:t>
      </w:r>
      <w:r w:rsidR="00FE6A77" w:rsidRPr="00B572B8">
        <w:t>，</w:t>
      </w:r>
      <w:proofErr w:type="spellStart"/>
      <w:r w:rsidR="00FE6A77" w:rsidRPr="00B572B8">
        <w:t>Frontier.cool</w:t>
      </w:r>
      <w:proofErr w:type="spellEnd"/>
      <w:r w:rsidR="00FE6A77" w:rsidRPr="00B572B8">
        <w:t>同步將永續資訊納入</w:t>
      </w:r>
      <w:r w:rsidR="00F41384">
        <w:rPr>
          <w:rFonts w:hint="eastAsia"/>
        </w:rPr>
        <w:t>平台</w:t>
      </w:r>
      <w:r w:rsidR="00FE6A77" w:rsidRPr="00B572B8">
        <w:t>展示與產品</w:t>
      </w:r>
      <w:r w:rsidR="008800D8">
        <w:rPr>
          <w:rFonts w:hint="eastAsia"/>
        </w:rPr>
        <w:t>檔案</w:t>
      </w:r>
      <w:r w:rsidR="00FE6A77" w:rsidRPr="00B572B8">
        <w:t>中</w:t>
      </w:r>
      <w:r w:rsidR="00E17F2B">
        <w:rPr>
          <w:rFonts w:hint="eastAsia"/>
        </w:rPr>
        <w:t>，</w:t>
      </w:r>
      <w:r w:rsidR="00E44F98">
        <w:rPr>
          <w:rFonts w:hint="eastAsia"/>
        </w:rPr>
        <w:t>透過</w:t>
      </w:r>
      <w:proofErr w:type="gramStart"/>
      <w:r w:rsidR="00FE6A77" w:rsidRPr="00FE6A77">
        <w:t>新增碳排數據</w:t>
      </w:r>
      <w:proofErr w:type="gramEnd"/>
      <w:r w:rsidR="00FE6A77" w:rsidRPr="00FE6A77">
        <w:t>模組，強化</w:t>
      </w:r>
      <w:r w:rsidR="00037BE8">
        <w:rPr>
          <w:rFonts w:hint="eastAsia"/>
        </w:rPr>
        <w:t>數位布片資訊</w:t>
      </w:r>
      <w:r w:rsidR="00FE6A77" w:rsidRPr="00FE6A77">
        <w:t>在永續溝通上的即時性與透明度，這不僅使供應商</w:t>
      </w:r>
      <w:r w:rsidR="00161C18">
        <w:rPr>
          <w:rFonts w:hint="eastAsia"/>
        </w:rPr>
        <w:t>能夠</w:t>
      </w:r>
      <w:r w:rsidR="00FE6A77" w:rsidRPr="00FE6A77">
        <w:t>建立符合國際規範的產品資料，也進一步</w:t>
      </w:r>
      <w:r w:rsidR="00A50A91">
        <w:rPr>
          <w:rFonts w:hint="eastAsia"/>
        </w:rPr>
        <w:t>提升採購效率</w:t>
      </w:r>
      <w:r w:rsidR="004A289B">
        <w:rPr>
          <w:rFonts w:hint="eastAsia"/>
        </w:rPr>
        <w:t>、</w:t>
      </w:r>
      <w:r w:rsidR="003A1BB3">
        <w:rPr>
          <w:rFonts w:hint="eastAsia"/>
        </w:rPr>
        <w:t>促成雙方交易</w:t>
      </w:r>
      <w:r w:rsidR="00FE6A77"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54E13A9C"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Pr="00E84C46">
        <w:rPr>
          <w:color w:val="EE0000"/>
        </w:rPr>
        <w:t>，</w:t>
      </w:r>
      <w:r w:rsidR="00E94596" w:rsidRPr="00E84C46">
        <w:rPr>
          <w:color w:val="EE0000"/>
        </w:rPr>
        <w:t>團隊與具備碳盤查技術的外部機構合作，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2" w:name="_Toc201261522"/>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2"/>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7A7C9115"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從</w:t>
      </w:r>
      <w:r w:rsidR="0016735C">
        <w:rPr>
          <w:rFonts w:hint="eastAsia"/>
        </w:rPr>
        <w:t>無中生有的</w:t>
      </w:r>
      <w:r w:rsidRPr="003B3011">
        <w:t>虛擬布料到實體打樣的虛實整合流程。</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65734C">
        <w:rPr>
          <w:rFonts w:hint="eastAsia"/>
        </w:rPr>
        <w:t>不只</w:t>
      </w:r>
      <w:r w:rsidR="0017342E">
        <w:rPr>
          <w:rFonts w:hint="eastAsia"/>
        </w:rPr>
        <w:t>建構</w:t>
      </w:r>
      <w:r w:rsidR="007A01E5" w:rsidRPr="007A01E5">
        <w:t>創新路徑</w:t>
      </w:r>
      <w:r w:rsidR="00A34C7E">
        <w:rPr>
          <w:rFonts w:hint="eastAsia"/>
        </w:rPr>
        <w:t>、提升製造效率</w:t>
      </w:r>
      <w:r w:rsidR="007A01E5" w:rsidRPr="007A01E5">
        <w:t>，</w:t>
      </w:r>
      <w:r w:rsidR="0065734C">
        <w:rPr>
          <w:rFonts w:hint="eastAsia"/>
        </w:rPr>
        <w:t>也</w:t>
      </w:r>
      <w:r w:rsidR="007A01E5" w:rsidRPr="007A01E5">
        <w:t>降低樣品製作</w:t>
      </w:r>
      <w:proofErr w:type="gramStart"/>
      <w:r w:rsidR="007A01E5" w:rsidRPr="007A01E5">
        <w:t>與試錯資源</w:t>
      </w:r>
      <w:proofErr w:type="gramEnd"/>
      <w:r w:rsidR="007A01E5" w:rsidRPr="007A01E5">
        <w:t>的浪費。數位科技</w:t>
      </w:r>
      <w:r w:rsidR="00D44B19">
        <w:rPr>
          <w:rFonts w:hint="eastAsia"/>
        </w:rPr>
        <w:t>也</w:t>
      </w:r>
      <w:r w:rsidR="00052677">
        <w:rPr>
          <w:rFonts w:hint="eastAsia"/>
        </w:rPr>
        <w:t>成功</w:t>
      </w:r>
      <w:r w:rsidR="00D44B19">
        <w:rPr>
          <w:rFonts w:hint="eastAsia"/>
        </w:rPr>
        <w:t>跳脫</w:t>
      </w:r>
      <w:r w:rsidR="007A01E5" w:rsidRPr="007A01E5">
        <w:t>輔助工具</w:t>
      </w:r>
      <w:r w:rsidR="00D44B19">
        <w:rPr>
          <w:rFonts w:hint="eastAsia"/>
        </w:rPr>
        <w:t>的框架</w:t>
      </w:r>
      <w:r w:rsidR="007A01E5" w:rsidRPr="007A01E5">
        <w:t>，</w:t>
      </w:r>
      <w:r w:rsidR="00D44B19">
        <w:rPr>
          <w:rFonts w:hint="eastAsia"/>
        </w:rPr>
        <w:t>成為</w:t>
      </w:r>
      <w:r w:rsidR="007A01E5" w:rsidRPr="007A01E5">
        <w:t>回應永續挑戰的解決方案，透過提升虛擬設計可行性，減少對實體資源的依賴，使創新與環保目標能</w:t>
      </w:r>
      <w:r w:rsidR="0011730A">
        <w:rPr>
          <w:rFonts w:hint="eastAsia"/>
        </w:rPr>
        <w:t>夠</w:t>
      </w:r>
      <w:r w:rsidR="007A01E5" w:rsidRPr="007A01E5">
        <w:t>同步實現。</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519D2408"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w:t>
      </w:r>
      <w:r w:rsidR="00C153B7" w:rsidRPr="00C153B7">
        <w:lastRenderedPageBreak/>
        <w:t>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3"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3"/>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1049577A"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w:t>
      </w:r>
      <w:r w:rsidR="003E0587">
        <w:rPr>
          <w:rFonts w:hint="eastAsia"/>
        </w:rPr>
        <w:t>永續</w:t>
      </w:r>
      <w:r w:rsidR="0015095F" w:rsidRPr="0015095F">
        <w:rPr>
          <w:rFonts w:hint="eastAsia"/>
        </w:rPr>
        <w:t>顧問輔導</w:t>
      </w:r>
      <w:r w:rsidR="0015095F" w:rsidRPr="0015095F">
        <w:rPr>
          <w:rFonts w:hint="eastAsia"/>
        </w:rPr>
        <w:t>+</w:t>
      </w:r>
      <w:r w:rsidR="0015095F" w:rsidRPr="0015095F">
        <w:rPr>
          <w:rFonts w:hint="eastAsia"/>
        </w:rPr>
        <w:t>系統串接」回應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805E7B">
        <w:rPr>
          <w:color w:val="EE0000"/>
        </w:rPr>
        <w:t>早在</w:t>
      </w:r>
      <w:r w:rsidRPr="00805E7B">
        <w:rPr>
          <w:color w:val="EE0000"/>
        </w:rPr>
        <w:t>2021</w:t>
      </w:r>
      <w:r w:rsidRPr="00805E7B">
        <w:rPr>
          <w:color w:val="EE0000"/>
        </w:rPr>
        <w:t>年</w:t>
      </w:r>
      <w:proofErr w:type="gramStart"/>
      <w:r w:rsidRPr="00805E7B">
        <w:rPr>
          <w:color w:val="EE0000"/>
        </w:rPr>
        <w:t>期間，</w:t>
      </w:r>
      <w:proofErr w:type="spellStart"/>
      <w:proofErr w:type="gramEnd"/>
      <w:r w:rsidRPr="00805E7B">
        <w:rPr>
          <w:color w:val="EE0000"/>
        </w:rPr>
        <w:t>Frontier.cool</w:t>
      </w:r>
      <w:proofErr w:type="spellEnd"/>
      <w:r w:rsidRPr="00805E7B">
        <w:rPr>
          <w:color w:val="EE0000"/>
        </w:rPr>
        <w:t>即與德國新創公司</w:t>
      </w:r>
      <w:r w:rsidRPr="00805E7B">
        <w:rPr>
          <w:color w:val="EE0000"/>
        </w:rPr>
        <w:t>Made2Flow</w:t>
      </w:r>
      <w:r w:rsidRPr="00805E7B">
        <w:rPr>
          <w:color w:val="EE0000"/>
        </w:rPr>
        <w:t>合作，導入以全球平均數據為基礎的</w:t>
      </w:r>
      <w:proofErr w:type="gramStart"/>
      <w:r w:rsidRPr="00805E7B">
        <w:rPr>
          <w:color w:val="EE0000"/>
        </w:rPr>
        <w:t>布料碳排</w:t>
      </w:r>
      <w:r w:rsidR="00945BFB" w:rsidRPr="00805E7B">
        <w:rPr>
          <w:rFonts w:hint="eastAsia"/>
          <w:color w:val="EE0000"/>
        </w:rPr>
        <w:t>資料</w:t>
      </w:r>
      <w:proofErr w:type="gramEnd"/>
      <w:r w:rsidRPr="00805E7B">
        <w:rPr>
          <w:color w:val="EE0000"/>
        </w:rPr>
        <w:t>。然</w:t>
      </w:r>
      <w:r w:rsidR="008A68C4" w:rsidRPr="00805E7B">
        <w:rPr>
          <w:rFonts w:hint="eastAsia"/>
          <w:color w:val="EE0000"/>
        </w:rPr>
        <w:t>導入後</w:t>
      </w:r>
      <w:r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Pr="00805E7B">
        <w:rPr>
          <w:color w:val="EE0000"/>
        </w:rPr>
        <w:t>缺乏即時性與精</w:t>
      </w:r>
      <w:proofErr w:type="gramStart"/>
      <w:r w:rsidRPr="00805E7B">
        <w:rPr>
          <w:color w:val="EE0000"/>
        </w:rPr>
        <w:t>準</w:t>
      </w:r>
      <w:proofErr w:type="gramEnd"/>
      <w:r w:rsidRPr="00805E7B">
        <w:rPr>
          <w:color w:val="EE0000"/>
        </w:rPr>
        <w:t>度</w:t>
      </w:r>
      <w:r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2D744D83"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05E7B">
        <w:rPr>
          <w:color w:val="EE0000"/>
        </w:rPr>
        <w:t>與</w:t>
      </w:r>
      <w:r w:rsidR="008F78FA" w:rsidRPr="00805E7B">
        <w:rPr>
          <w:rFonts w:hint="eastAsia"/>
          <w:color w:val="EE0000"/>
        </w:rPr>
        <w:t>其他</w:t>
      </w:r>
      <w:r w:rsidR="008B331C" w:rsidRPr="00805E7B">
        <w:rPr>
          <w:color w:val="EE0000"/>
        </w:rPr>
        <w:t>碳足跡</w:t>
      </w:r>
      <w:proofErr w:type="gramEnd"/>
      <w:r w:rsidR="008B331C" w:rsidRPr="00805E7B">
        <w:rPr>
          <w:color w:val="EE0000"/>
        </w:rPr>
        <w:t>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proofErr w:type="gramStart"/>
      <w:r w:rsidR="008B331C" w:rsidRPr="00805E7B">
        <w:rPr>
          <w:color w:val="EE0000"/>
        </w:rPr>
        <w:t>真實碳</w:t>
      </w:r>
      <w:proofErr w:type="gramEnd"/>
      <w:r w:rsidR="008B331C" w:rsidRPr="00805E7B">
        <w:rPr>
          <w:color w:val="EE0000"/>
        </w:rPr>
        <w:t>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4"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4"/>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lastRenderedPageBreak/>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5"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5"/>
    </w:p>
    <w:p w14:paraId="51F03842" w14:textId="7170B29A" w:rsidR="00F870EF" w:rsidRDefault="00C56D59" w:rsidP="009C1D8F">
      <w:pPr>
        <w:pStyle w:val="15"/>
        <w:ind w:firstLine="480"/>
      </w:pPr>
      <w:r w:rsidRPr="00C56D59">
        <w:t>在平台技術深化與產業價值擴展的同時，</w:t>
      </w:r>
      <w:proofErr w:type="spellStart"/>
      <w:r w:rsidRPr="00C56D59">
        <w:t>Frontier.cool</w:t>
      </w:r>
      <w:proofErr w:type="spellEnd"/>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proofErr w:type="spellStart"/>
      <w:r w:rsidR="00887DFF" w:rsidRPr="00887DFF">
        <w:t>Frontier.cool</w:t>
      </w:r>
      <w:proofErr w:type="spellEnd"/>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proofErr w:type="gramStart"/>
      <w:r>
        <w:rPr>
          <w:rFonts w:hint="eastAsia"/>
        </w:rPr>
        <w:t>此外，</w:t>
      </w:r>
      <w:proofErr w:type="spellStart"/>
      <w:proofErr w:type="gramEnd"/>
      <w:r w:rsidR="000D4148" w:rsidRPr="000D4148">
        <w:t>Frontier.cool</w:t>
      </w:r>
      <w:proofErr w:type="spellEnd"/>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proofErr w:type="spellStart"/>
      <w:r w:rsidR="000D4148" w:rsidRPr="000D4148">
        <w:t>VStitcher</w:t>
      </w:r>
      <w:proofErr w:type="spellEnd"/>
      <w:r w:rsidR="000D4148" w:rsidRPr="000D4148">
        <w:t>、</w:t>
      </w:r>
      <w:r w:rsidR="000D4148" w:rsidRPr="000D4148">
        <w:t>Lotta</w:t>
      </w:r>
      <w:r w:rsidR="000D4148" w:rsidRPr="000D4148">
        <w:t>等設計工具</w:t>
      </w:r>
      <w:r w:rsidR="00A12EDC">
        <w:rPr>
          <w:rFonts w:hint="eastAsia"/>
        </w:rPr>
        <w:t>，</w:t>
      </w:r>
      <w:r w:rsidR="000D4148" w:rsidRPr="000D4148">
        <w:t>用於虛擬打樣</w:t>
      </w:r>
      <w:proofErr w:type="gramStart"/>
      <w:r w:rsidR="000D4148" w:rsidRPr="000D4148">
        <w:t>與樣衣模擬</w:t>
      </w:r>
      <w:proofErr w:type="gramEnd"/>
      <w:r w:rsidR="000D4148" w:rsidRPr="000D4148">
        <w:t>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w:t>
      </w:r>
      <w:r w:rsidR="000D4148" w:rsidRPr="003C3132">
        <w:rPr>
          <w:color w:val="EE0000"/>
        </w:rPr>
        <w:lastRenderedPageBreak/>
        <w:t>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6"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6"/>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7"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7"/>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w:t>
      </w:r>
      <w:r w:rsidR="004D2F7C" w:rsidRPr="004D2F7C">
        <w:lastRenderedPageBreak/>
        <w:t>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就開始</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lastRenderedPageBreak/>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3CC62AA6" w14:textId="1B30ADE4" w:rsidR="00041742" w:rsidRDefault="00CF53CC" w:rsidP="00923873">
      <w:pPr>
        <w:pStyle w:val="15"/>
        <w:ind w:firstLine="480"/>
        <w:rPr>
          <w:rFonts w:cstheme="majorBidi"/>
          <w:b/>
        </w:rPr>
      </w:pPr>
      <w:r w:rsidRPr="00CF53CC">
        <w:t>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proofErr w:type="gramStart"/>
      <w:r w:rsidR="00096FD3">
        <w:rPr>
          <w:rFonts w:hint="eastAsia"/>
        </w:rPr>
        <w:t>讓</w:t>
      </w:r>
      <w:r w:rsidR="00B74F4A" w:rsidRPr="00025F75">
        <w:t>永續控管從</w:t>
      </w:r>
      <w:proofErr w:type="gramEnd"/>
      <w:r w:rsidR="00B74F4A" w:rsidRPr="00025F75">
        <w:t>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78"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8"/>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w:t>
            </w:r>
            <w:proofErr w:type="gramStart"/>
            <w:r w:rsidRPr="00614367">
              <w:t>永續等新興</w:t>
            </w:r>
            <w:proofErr w:type="gramEnd"/>
            <w:r w:rsidRPr="00614367">
              <w:t>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w:t>
            </w:r>
            <w:proofErr w:type="gramStart"/>
            <w:r w:rsidRPr="00093446">
              <w:rPr>
                <w:rFonts w:ascii="標楷體" w:hAnsi="標楷體" w:hint="eastAsia"/>
              </w:rPr>
              <w:t>可供性實現</w:t>
            </w:r>
            <w:proofErr w:type="gramEnd"/>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79"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proofErr w:type="spellStart"/>
      <w:r>
        <w:rPr>
          <w:rFonts w:hint="eastAsia"/>
        </w:rPr>
        <w:t>Frontier.cool</w:t>
      </w:r>
      <w:proofErr w:type="spellEnd"/>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w:t>
      </w:r>
      <w:proofErr w:type="gramStart"/>
      <w:r w:rsidR="00E229D8">
        <w:rPr>
          <w:rFonts w:hint="eastAsia"/>
        </w:rPr>
        <w:t>可供性探索</w:t>
      </w:r>
      <w:proofErr w:type="gramEnd"/>
      <w:r w:rsidR="00E229D8">
        <w:rPr>
          <w:rFonts w:hint="eastAsia"/>
        </w:rPr>
        <w:t>與組織的雙元</w:t>
      </w:r>
      <w:proofErr w:type="gramStart"/>
      <w:r w:rsidR="00E229D8">
        <w:rPr>
          <w:rFonts w:hint="eastAsia"/>
        </w:rPr>
        <w:t>可供性實現</w:t>
      </w:r>
      <w:proofErr w:type="gramEnd"/>
      <w:r w:rsidR="00E229D8">
        <w:rPr>
          <w:rFonts w:hint="eastAsia"/>
        </w:rPr>
        <w:t>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proofErr w:type="spellStart"/>
      <w:r>
        <w:rPr>
          <w:rFonts w:hint="eastAsia"/>
        </w:rPr>
        <w:t>Frontier.cool</w:t>
      </w:r>
      <w:proofErr w:type="spellEnd"/>
      <w:r>
        <w:rPr>
          <w:rFonts w:hint="eastAsia"/>
        </w:rPr>
        <w:t>的優勢之</w:t>
      </w:r>
      <w:proofErr w:type="gramStart"/>
      <w:r>
        <w:rPr>
          <w:rFonts w:hint="eastAsia"/>
        </w:rPr>
        <w:t>一</w:t>
      </w:r>
      <w:proofErr w:type="gramEnd"/>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proofErr w:type="gramStart"/>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proofErr w:type="gramEnd"/>
      <w:r w:rsidR="00666149" w:rsidRPr="00CF1CF4">
        <w:rPr>
          <w:rFonts w:hint="eastAsia"/>
          <w:color w:val="EE0000"/>
        </w:rPr>
        <w:t>、供應鏈訂單溝通</w:t>
      </w:r>
      <w:proofErr w:type="gramStart"/>
      <w:r w:rsidR="00666149" w:rsidRPr="00CF1CF4">
        <w:rPr>
          <w:rFonts w:hint="eastAsia"/>
          <w:color w:val="EE0000"/>
        </w:rPr>
        <w:t>與樣布運輸</w:t>
      </w:r>
      <w:proofErr w:type="gramEnd"/>
      <w:r w:rsidR="00666149" w:rsidRPr="00CF1CF4">
        <w:rPr>
          <w:rFonts w:hint="eastAsia"/>
          <w:color w:val="EE0000"/>
        </w:rPr>
        <w:t>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w:t>
      </w:r>
      <w:proofErr w:type="gramStart"/>
      <w:r w:rsidR="00666149" w:rsidRPr="00771434">
        <w:rPr>
          <w:color w:val="EE0000"/>
        </w:rPr>
        <w:t>與</w:t>
      </w:r>
      <w:r w:rsidR="00666149" w:rsidRPr="00771434">
        <w:rPr>
          <w:rFonts w:hint="eastAsia"/>
          <w:color w:val="EE0000"/>
        </w:rPr>
        <w:t>跨域</w:t>
      </w:r>
      <w:r w:rsidR="00666149">
        <w:rPr>
          <w:rFonts w:hint="eastAsia"/>
          <w:color w:val="EE0000"/>
        </w:rPr>
        <w:t>資訊</w:t>
      </w:r>
      <w:proofErr w:type="gramEnd"/>
      <w:r w:rsidR="00666149">
        <w:rPr>
          <w:rFonts w:hint="eastAsia"/>
          <w:color w:val="EE0000"/>
        </w:rPr>
        <w:t>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proofErr w:type="gramStart"/>
      <w:r w:rsidR="00666149" w:rsidRPr="00CF360A">
        <w:rPr>
          <w:color w:val="EE0000"/>
        </w:rPr>
        <w:t>疫情</w:t>
      </w:r>
      <w:r w:rsidR="00666149" w:rsidRPr="00CF360A">
        <w:rPr>
          <w:rFonts w:hint="eastAsia"/>
          <w:color w:val="EE0000"/>
        </w:rPr>
        <w:t>升</w:t>
      </w:r>
      <w:proofErr w:type="gramEnd"/>
      <w:r w:rsidR="00666149" w:rsidRPr="00CF360A">
        <w:rPr>
          <w:rFonts w:hint="eastAsia"/>
          <w:color w:val="EE0000"/>
        </w:rPr>
        <w:t>溫</w:t>
      </w:r>
      <w:r w:rsidR="00666149" w:rsidRPr="00CF360A">
        <w:rPr>
          <w:color w:val="EE0000"/>
        </w:rPr>
        <w:t>造成全球運輸中斷</w:t>
      </w:r>
      <w:r w:rsidR="00666149" w:rsidRPr="00CF360A">
        <w:rPr>
          <w:rFonts w:hint="eastAsia"/>
          <w:color w:val="EE0000"/>
        </w:rPr>
        <w:t>、</w:t>
      </w:r>
      <w:proofErr w:type="gramStart"/>
      <w:r w:rsidR="00666149" w:rsidRPr="00CF360A">
        <w:rPr>
          <w:color w:val="EE0000"/>
        </w:rPr>
        <w:t>實體樣布無法</w:t>
      </w:r>
      <w:proofErr w:type="gramEnd"/>
      <w:r w:rsidR="00666149" w:rsidRPr="00CF360A">
        <w:rPr>
          <w:color w:val="EE0000"/>
        </w:rPr>
        <w:t>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proofErr w:type="spellStart"/>
      <w:r w:rsidR="00666149" w:rsidRPr="00933FDF">
        <w:t>Frontier.cool</w:t>
      </w:r>
      <w:proofErr w:type="spellEnd"/>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w:t>
      </w:r>
      <w:proofErr w:type="gramStart"/>
      <w:r w:rsidR="00666149" w:rsidRPr="00866211">
        <w:rPr>
          <w:color w:val="EE0000"/>
        </w:rPr>
        <w:t>與碳排資訊</w:t>
      </w:r>
      <w:proofErr w:type="gramEnd"/>
      <w:r w:rsidR="00666149" w:rsidRPr="00866211">
        <w:rPr>
          <w:color w:val="EE0000"/>
        </w:rPr>
        <w:t>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proofErr w:type="gramStart"/>
      <w:r w:rsidR="0058374B">
        <w:rPr>
          <w:rFonts w:hint="eastAsia"/>
        </w:rPr>
        <w:t>傳產</w:t>
      </w:r>
      <w:r w:rsidR="000E7DC7">
        <w:rPr>
          <w:rFonts w:hint="eastAsia"/>
        </w:rPr>
        <w:t>面臨</w:t>
      </w:r>
      <w:proofErr w:type="gramEnd"/>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proofErr w:type="spellStart"/>
      <w:r w:rsidR="004E32EE" w:rsidRPr="00933FDF">
        <w:t>Frontier.cool</w:t>
      </w:r>
      <w:proofErr w:type="spellEnd"/>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w:t>
      </w:r>
      <w:proofErr w:type="gramStart"/>
      <w:r w:rsidR="00223B42">
        <w:rPr>
          <w:rFonts w:hint="eastAsia"/>
        </w:rPr>
        <w:t>凸</w:t>
      </w:r>
      <w:proofErr w:type="gramEnd"/>
      <w:r w:rsidR="00223B42">
        <w:rPr>
          <w:rFonts w:hint="eastAsia"/>
        </w:rPr>
        <w:t>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w:t>
      </w:r>
      <w:proofErr w:type="gramStart"/>
      <w:r w:rsidR="00C754CF" w:rsidRPr="00830B81">
        <w:rPr>
          <w:color w:val="EE0000"/>
        </w:rPr>
        <w:t>樣布管理</w:t>
      </w:r>
      <w:proofErr w:type="gramEnd"/>
      <w:r w:rsidR="00C754CF" w:rsidRPr="00830B81">
        <w:rPr>
          <w:color w:val="EE0000"/>
        </w:rPr>
        <w:t>混亂、物流中斷</w:t>
      </w:r>
      <w:r w:rsidR="00C9527E" w:rsidRPr="00830B81">
        <w:rPr>
          <w:rFonts w:hint="eastAsia"/>
          <w:color w:val="EE0000"/>
        </w:rPr>
        <w:t>、</w:t>
      </w:r>
      <w:proofErr w:type="gramStart"/>
      <w:r w:rsidR="001F3146" w:rsidRPr="00830B81">
        <w:rPr>
          <w:color w:val="EE0000"/>
        </w:rPr>
        <w:t>品牌對碳足跡</w:t>
      </w:r>
      <w:proofErr w:type="gramEnd"/>
      <w:r w:rsidR="001F3146" w:rsidRPr="00830B81">
        <w:rPr>
          <w:color w:val="EE0000"/>
        </w:rPr>
        <w:t>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w:t>
      </w:r>
      <w:proofErr w:type="gramStart"/>
      <w:r w:rsidR="00094625" w:rsidRPr="008A2348">
        <w:rPr>
          <w:color w:val="156082" w:themeColor="accent1"/>
        </w:rPr>
        <w:t>顯</w:t>
      </w:r>
      <w:r w:rsidR="005500BC">
        <w:rPr>
          <w:rFonts w:hint="eastAsia"/>
          <w:color w:val="156082" w:themeColor="accent1"/>
        </w:rPr>
        <w:t>出</w:t>
      </w:r>
      <w:r w:rsidR="000E6980" w:rsidRPr="008A2348">
        <w:rPr>
          <w:rFonts w:hint="eastAsia"/>
          <w:color w:val="156082" w:themeColor="accent1"/>
        </w:rPr>
        <w:t>傳產</w:t>
      </w:r>
      <w:proofErr w:type="gramEnd"/>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w:t>
      </w:r>
      <w:proofErr w:type="gramStart"/>
      <w:r w:rsidR="005409CE" w:rsidRPr="008A2348">
        <w:t>傳產</w:t>
      </w:r>
      <w:r w:rsidR="0064769E">
        <w:rPr>
          <w:rFonts w:hint="eastAsia"/>
        </w:rPr>
        <w:t>普遍</w:t>
      </w:r>
      <w:proofErr w:type="gramEnd"/>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proofErr w:type="spellStart"/>
      <w:r w:rsidR="00DC0F4F">
        <w:rPr>
          <w:rFonts w:hint="eastAsia"/>
        </w:rPr>
        <w:t>Frontier.cool</w:t>
      </w:r>
      <w:proofErr w:type="spellEnd"/>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w:t>
      </w:r>
      <w:proofErr w:type="gramStart"/>
      <w:r w:rsidRPr="00225CAB">
        <w:rPr>
          <w:rFonts w:hint="eastAsia"/>
          <w:color w:val="EE0000"/>
        </w:rPr>
        <w:t>明確痛</w:t>
      </w:r>
      <w:proofErr w:type="gramEnd"/>
      <w:r w:rsidRPr="00225CAB">
        <w:rPr>
          <w:rFonts w:hint="eastAsia"/>
          <w:color w:val="EE0000"/>
        </w:rPr>
        <w:t>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proofErr w:type="gramStart"/>
      <w:r>
        <w:rPr>
          <w:rFonts w:hint="eastAsia"/>
        </w:rPr>
        <w:t>疫</w:t>
      </w:r>
      <w:proofErr w:type="gramEnd"/>
      <w:r>
        <w:rPr>
          <w:rFonts w:hint="eastAsia"/>
        </w:rPr>
        <w:t>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proofErr w:type="spellStart"/>
      <w:r w:rsidR="007131EF" w:rsidRPr="00F11168">
        <w:rPr>
          <w:rFonts w:hint="eastAsia"/>
          <w:color w:val="EE0000"/>
        </w:rPr>
        <w:t>Frontier.cool</w:t>
      </w:r>
      <w:proofErr w:type="spellEnd"/>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proofErr w:type="spellStart"/>
      <w:r w:rsidR="00930343">
        <w:rPr>
          <w:rFonts w:hint="eastAsia"/>
        </w:rPr>
        <w:t>Frontier.cool</w:t>
      </w:r>
      <w:proofErr w:type="spellEnd"/>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w:t>
      </w:r>
      <w:proofErr w:type="gramStart"/>
      <w:r>
        <w:rPr>
          <w:rFonts w:hint="eastAsia"/>
        </w:rPr>
        <w:t>不</w:t>
      </w:r>
      <w:proofErr w:type="gramEnd"/>
      <w:r>
        <w:rPr>
          <w:rFonts w:hint="eastAsia"/>
        </w:rPr>
        <w:t>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proofErr w:type="spellStart"/>
      <w:r w:rsidR="00331E07">
        <w:rPr>
          <w:rFonts w:hint="eastAsia"/>
        </w:rPr>
        <w:t>Frontier.cool</w:t>
      </w:r>
      <w:proofErr w:type="spellEnd"/>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proofErr w:type="spellStart"/>
      <w:r w:rsidR="009B3B7E" w:rsidRPr="001E4AC3">
        <w:t>Frontier.cool</w:t>
      </w:r>
      <w:proofErr w:type="spellEnd"/>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proofErr w:type="gramStart"/>
      <w:r w:rsidR="00146C10" w:rsidRPr="00146C10">
        <w:rPr>
          <w:rFonts w:hint="eastAsia"/>
        </w:rPr>
        <w:t>可供性不</w:t>
      </w:r>
      <w:r w:rsidR="00CA6FCB">
        <w:rPr>
          <w:rFonts w:hint="eastAsia"/>
        </w:rPr>
        <w:t>只</w:t>
      </w:r>
      <w:r w:rsidR="00146C10" w:rsidRPr="00146C10">
        <w:rPr>
          <w:rFonts w:hint="eastAsia"/>
        </w:rPr>
        <w:t>是</w:t>
      </w:r>
      <w:proofErr w:type="gramEnd"/>
      <w:r w:rsidR="00146C10" w:rsidRPr="00146C10">
        <w:rPr>
          <w:rFonts w:hint="eastAsia"/>
        </w:rPr>
        <w:t>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proofErr w:type="gramStart"/>
      <w:r w:rsidR="007A6AC6" w:rsidRPr="00387AE2">
        <w:t>可供性探索</w:t>
      </w:r>
      <w:proofErr w:type="gramEnd"/>
      <w:r w:rsidR="007A6AC6" w:rsidRPr="00387AE2">
        <w:t>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w:t>
      </w:r>
      <w:proofErr w:type="gramStart"/>
      <w:r w:rsidR="00695B36">
        <w:rPr>
          <w:rFonts w:hint="eastAsia"/>
        </w:rPr>
        <w:t>供性時</w:t>
      </w:r>
      <w:proofErr w:type="gramEnd"/>
      <w:r w:rsidR="00695B36">
        <w:rPr>
          <w:rFonts w:hint="eastAsia"/>
        </w:rPr>
        <w:t>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w:t>
      </w:r>
      <w:proofErr w:type="gramStart"/>
      <w:r w:rsidR="00DF7B9A">
        <w:rPr>
          <w:rFonts w:hint="eastAsia"/>
          <w:color w:val="EE0000"/>
        </w:rPr>
        <w:t>可供性探索</w:t>
      </w:r>
      <w:proofErr w:type="gramEnd"/>
      <w:r w:rsidR="00DF7B9A">
        <w:rPr>
          <w:rFonts w:hint="eastAsia"/>
          <w:color w:val="EE0000"/>
        </w:rPr>
        <w:t>行動</w:t>
      </w:r>
      <w:r w:rsidRPr="00387AE2">
        <w:t>。</w:t>
      </w:r>
    </w:p>
    <w:p w14:paraId="484FECC0" w14:textId="0D940E79" w:rsidR="007748CF" w:rsidRDefault="007748CF" w:rsidP="00C90076">
      <w:pPr>
        <w:pStyle w:val="15"/>
        <w:ind w:firstLine="480"/>
      </w:pPr>
      <w:r w:rsidRPr="007748CF">
        <w:t>第一階段，</w:t>
      </w:r>
      <w:proofErr w:type="spellStart"/>
      <w:r w:rsidR="00275684">
        <w:rPr>
          <w:rFonts w:hint="eastAsia"/>
        </w:rPr>
        <w:t>Frontier.cool</w:t>
      </w:r>
      <w:proofErr w:type="spellEnd"/>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proofErr w:type="gramStart"/>
      <w:r w:rsidR="0084117B" w:rsidRPr="00EA58F4">
        <w:rPr>
          <w:rFonts w:hint="eastAsia"/>
          <w:color w:val="156082" w:themeColor="accent1"/>
        </w:rPr>
        <w:t>實現跨域協作</w:t>
      </w:r>
      <w:proofErr w:type="gramEnd"/>
      <w:r w:rsidR="0084117B" w:rsidRPr="00EA58F4">
        <w:rPr>
          <w:rFonts w:hint="eastAsia"/>
          <w:color w:val="156082" w:themeColor="accent1"/>
        </w:rPr>
        <w:t>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proofErr w:type="gramStart"/>
      <w:r w:rsidR="00A86207" w:rsidRPr="00A86207">
        <w:rPr>
          <w:rFonts w:hint="eastAsia"/>
          <w:color w:val="156082" w:themeColor="accent1"/>
        </w:rPr>
        <w:t>可供性</w:t>
      </w:r>
      <w:r w:rsidR="00C06DE4">
        <w:rPr>
          <w:rFonts w:hint="eastAsia"/>
          <w:color w:val="156082" w:themeColor="accent1"/>
        </w:rPr>
        <w:t>也</w:t>
      </w:r>
      <w:proofErr w:type="gramEnd"/>
      <w:r w:rsidR="00C06DE4">
        <w:rPr>
          <w:rFonts w:hint="eastAsia"/>
          <w:color w:val="156082" w:themeColor="accent1"/>
        </w:rPr>
        <w:t>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proofErr w:type="gramStart"/>
      <w:r w:rsidR="008B639C">
        <w:rPr>
          <w:rFonts w:hint="eastAsia"/>
        </w:rPr>
        <w:t>永續</w:t>
      </w:r>
      <w:r w:rsidRPr="007748CF">
        <w:t>碳</w:t>
      </w:r>
      <w:r w:rsidR="008B639C">
        <w:rPr>
          <w:rFonts w:hint="eastAsia"/>
        </w:rPr>
        <w:t>盤查</w:t>
      </w:r>
      <w:proofErr w:type="gramEnd"/>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proofErr w:type="spellStart"/>
      <w:r>
        <w:rPr>
          <w:rFonts w:hint="eastAsia"/>
        </w:rPr>
        <w:t>Frontier.coo</w:t>
      </w:r>
      <w:r w:rsidR="00E92B77">
        <w:rPr>
          <w:rFonts w:hint="eastAsia"/>
        </w:rPr>
        <w:t>l</w:t>
      </w:r>
      <w:proofErr w:type="spellEnd"/>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w:t>
      </w:r>
      <w:proofErr w:type="gramStart"/>
      <w:r w:rsidR="00BD39C3" w:rsidRPr="008C1B7C">
        <w:rPr>
          <w:color w:val="EE0000"/>
        </w:rPr>
        <w:t>可供性</w:t>
      </w:r>
      <w:r w:rsidR="007C6F1C">
        <w:rPr>
          <w:rFonts w:hint="eastAsia"/>
          <w:color w:val="EE0000"/>
        </w:rPr>
        <w:t>來</w:t>
      </w:r>
      <w:proofErr w:type="gramEnd"/>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proofErr w:type="gramStart"/>
      <w:r w:rsidR="008903CC">
        <w:rPr>
          <w:rFonts w:hint="eastAsia"/>
        </w:rPr>
        <w:t>凸</w:t>
      </w:r>
      <w:proofErr w:type="gramEnd"/>
      <w:r w:rsidR="008903CC">
        <w:rPr>
          <w:rFonts w:hint="eastAsia"/>
        </w:rPr>
        <w:t>顯出</w:t>
      </w:r>
      <w:r w:rsidR="000C3CC6">
        <w:rPr>
          <w:rFonts w:hint="eastAsia"/>
          <w:color w:val="156082" w:themeColor="accent1"/>
        </w:rPr>
        <w:t>數位創新科技的</w:t>
      </w:r>
      <w:r w:rsidR="00E63CC9" w:rsidRPr="00E63CC9">
        <w:rPr>
          <w:color w:val="156082" w:themeColor="accent1"/>
        </w:rPr>
        <w:t>發展，需要企業持續對</w:t>
      </w:r>
      <w:proofErr w:type="gramStart"/>
      <w:r w:rsidR="00E63CC9" w:rsidRPr="00E63CC9">
        <w:rPr>
          <w:color w:val="156082" w:themeColor="accent1"/>
        </w:rPr>
        <w:t>可供性進行</w:t>
      </w:r>
      <w:proofErr w:type="gramEnd"/>
      <w:r w:rsidR="00E63CC9" w:rsidRPr="00E63CC9">
        <w:rPr>
          <w:color w:val="156082" w:themeColor="accent1"/>
        </w:rPr>
        <w:t>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proofErr w:type="spellStart"/>
      <w:r>
        <w:rPr>
          <w:rFonts w:hint="eastAsia"/>
        </w:rPr>
        <w:t>Frontier.cool</w:t>
      </w:r>
      <w:proofErr w:type="spellEnd"/>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proofErr w:type="spellStart"/>
      <w:r w:rsidR="00EA1D5B">
        <w:rPr>
          <w:rFonts w:hint="eastAsia"/>
        </w:rPr>
        <w:t>Frontier.cool</w:t>
      </w:r>
      <w:proofErr w:type="spellEnd"/>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proofErr w:type="gramStart"/>
      <w:r w:rsidR="00C22789">
        <w:rPr>
          <w:rFonts w:hint="eastAsia"/>
        </w:rPr>
        <w:t>此外，</w:t>
      </w:r>
      <w:proofErr w:type="gramEnd"/>
      <w:r w:rsidR="00C22789">
        <w:rPr>
          <w:rFonts w:hint="eastAsia"/>
        </w:rPr>
        <w:t>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proofErr w:type="gramStart"/>
      <w:r w:rsidRPr="00892CE3">
        <w:t>此外，</w:t>
      </w:r>
      <w:proofErr w:type="gramEnd"/>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proofErr w:type="spellStart"/>
      <w:r w:rsidRPr="00B20FA4">
        <w:t>Frontier.cool</w:t>
      </w:r>
      <w:proofErr w:type="spellEnd"/>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proofErr w:type="spellStart"/>
      <w:r w:rsidR="007A0A6E" w:rsidRPr="00566FE3">
        <w:rPr>
          <w:color w:val="EE0000"/>
        </w:rPr>
        <w:t>TextileCloud</w:t>
      </w:r>
      <w:proofErr w:type="spellEnd"/>
      <w:r w:rsidR="007A0A6E" w:rsidRPr="00566FE3">
        <w:rPr>
          <w:color w:val="EE0000"/>
        </w:rPr>
        <w:t>™</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proofErr w:type="spellStart"/>
      <w:r w:rsidR="00E24AE3" w:rsidRPr="00AE7B16">
        <w:rPr>
          <w:color w:val="000000" w:themeColor="text1"/>
        </w:rPr>
        <w:t>Frontier.cool</w:t>
      </w:r>
      <w:proofErr w:type="spellEnd"/>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w:t>
      </w:r>
      <w:proofErr w:type="gramStart"/>
      <w:r w:rsidR="00A47F32">
        <w:rPr>
          <w:rFonts w:hint="eastAsia"/>
          <w:color w:val="000000" w:themeColor="text1"/>
        </w:rPr>
        <w:t>凸</w:t>
      </w:r>
      <w:proofErr w:type="gramEnd"/>
      <w:r w:rsidR="00A47F32">
        <w:rPr>
          <w:rFonts w:hint="eastAsia"/>
          <w:color w:val="000000" w:themeColor="text1"/>
        </w:rPr>
        <w:t>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proofErr w:type="spellStart"/>
      <w:r w:rsidR="00970D1C" w:rsidRPr="00970D1C">
        <w:rPr>
          <w:color w:val="000000" w:themeColor="text1"/>
        </w:rPr>
        <w:t>Frontier.coo</w:t>
      </w:r>
      <w:r w:rsidR="001F514B">
        <w:rPr>
          <w:rFonts w:hint="eastAsia"/>
          <w:color w:val="000000" w:themeColor="text1"/>
        </w:rPr>
        <w:t>l</w:t>
      </w:r>
      <w:proofErr w:type="spellEnd"/>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proofErr w:type="spellStart"/>
      <w:r w:rsidR="004C6B8F" w:rsidRPr="00ED111A">
        <w:rPr>
          <w:color w:val="156082" w:themeColor="accent1"/>
        </w:rPr>
        <w:t>SelectUSA</w:t>
      </w:r>
      <w:proofErr w:type="spellEnd"/>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proofErr w:type="spellStart"/>
      <w:r w:rsidR="00290515">
        <w:rPr>
          <w:rFonts w:hint="eastAsia"/>
        </w:rPr>
        <w:t>Frontier.cool</w:t>
      </w:r>
      <w:proofErr w:type="spellEnd"/>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proofErr w:type="spellStart"/>
      <w:r w:rsidR="00893E63">
        <w:rPr>
          <w:rFonts w:hint="eastAsia"/>
          <w:color w:val="EE0000"/>
        </w:rPr>
        <w:t>Frontier.cool</w:t>
      </w:r>
      <w:proofErr w:type="spellEnd"/>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w:t>
      </w:r>
      <w:proofErr w:type="gramStart"/>
      <w:r w:rsidR="008D5109">
        <w:rPr>
          <w:rFonts w:hint="eastAsia"/>
          <w:color w:val="156082" w:themeColor="accent1"/>
        </w:rPr>
        <w:t>研</w:t>
      </w:r>
      <w:proofErr w:type="gramEnd"/>
      <w:r w:rsidR="008D5109">
        <w:rPr>
          <w:rFonts w:hint="eastAsia"/>
          <w:color w:val="156082" w:themeColor="accent1"/>
        </w:rPr>
        <w:t>）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proofErr w:type="spellStart"/>
      <w:r w:rsidR="0048316B">
        <w:rPr>
          <w:rFonts w:hint="eastAsia"/>
        </w:rPr>
        <w:t>F</w:t>
      </w:r>
      <w:r w:rsidR="00114EF7">
        <w:rPr>
          <w:rFonts w:hint="eastAsia"/>
        </w:rPr>
        <w:t>rontier.cool</w:t>
      </w:r>
      <w:proofErr w:type="spellEnd"/>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proofErr w:type="spellStart"/>
      <w:r w:rsidRPr="00E27CFC">
        <w:rPr>
          <w:highlight w:val="yellow"/>
          <w:u w:val="single"/>
        </w:rPr>
        <w:t>Frontier.cool</w:t>
      </w:r>
      <w:proofErr w:type="spellEnd"/>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w:t>
      </w:r>
      <w:proofErr w:type="gramStart"/>
      <w:r w:rsidR="001820A8">
        <w:rPr>
          <w:rFonts w:hint="eastAsia"/>
        </w:rPr>
        <w:t>優劣勢與</w:t>
      </w:r>
      <w:r w:rsidR="00CC599D">
        <w:rPr>
          <w:rFonts w:hint="eastAsia"/>
        </w:rPr>
        <w:t>匱乏</w:t>
      </w:r>
      <w:proofErr w:type="gramEnd"/>
      <w:r w:rsidR="00CC599D">
        <w:rPr>
          <w:rFonts w:hint="eastAsia"/>
        </w:rPr>
        <w:t>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proofErr w:type="gramStart"/>
      <w:r w:rsidR="00C4193A">
        <w:rPr>
          <w:rFonts w:hint="eastAsia"/>
        </w:rPr>
        <w:t>貼合痛點</w:t>
      </w:r>
      <w:proofErr w:type="gramEnd"/>
      <w:r w:rsidR="00C4193A">
        <w:rPr>
          <w:rFonts w:hint="eastAsia"/>
        </w:rPr>
        <w:t>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proofErr w:type="spellStart"/>
      <w:r w:rsidR="007D776F">
        <w:t>F</w:t>
      </w:r>
      <w:r w:rsidR="007D776F">
        <w:rPr>
          <w:rFonts w:hint="eastAsia"/>
        </w:rPr>
        <w:t>rontier.cool</w:t>
      </w:r>
      <w:proofErr w:type="spellEnd"/>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w:t>
      </w:r>
      <w:proofErr w:type="gramStart"/>
      <w:r w:rsidR="00FD0810">
        <w:rPr>
          <w:rFonts w:hint="eastAsia"/>
        </w:rPr>
        <w:t>運送樣布</w:t>
      </w:r>
      <w:proofErr w:type="gramEnd"/>
      <w:r w:rsidR="00FD0810">
        <w:rPr>
          <w:rFonts w:hint="eastAsia"/>
        </w:rPr>
        <w:t>，直接在平台上就可以瀏覽全世界的布料；</w:t>
      </w:r>
      <w:proofErr w:type="gramStart"/>
      <w:r w:rsidR="004B191B">
        <w:rPr>
          <w:rFonts w:hint="eastAsia"/>
        </w:rPr>
        <w:t>此外，</w:t>
      </w:r>
      <w:proofErr w:type="gramEnd"/>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w:t>
      </w:r>
      <w:proofErr w:type="gramStart"/>
      <w:r w:rsidR="00A2735C" w:rsidRPr="00BA3316">
        <w:rPr>
          <w:color w:val="156082" w:themeColor="accent1"/>
        </w:rPr>
        <w:t>提供碳排分析</w:t>
      </w:r>
      <w:proofErr w:type="gramEnd"/>
      <w:r w:rsidR="00A2735C" w:rsidRPr="00BA3316">
        <w:rPr>
          <w:color w:val="156082" w:themeColor="accent1"/>
        </w:rPr>
        <w:t>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w:t>
      </w:r>
      <w:proofErr w:type="gramStart"/>
      <w:r w:rsidR="00654F82" w:rsidRPr="00D017B5">
        <w:rPr>
          <w:rFonts w:hint="eastAsia"/>
          <w:color w:val="156082" w:themeColor="accent1"/>
        </w:rPr>
        <w:t>貼合痛點</w:t>
      </w:r>
      <w:proofErr w:type="gramEnd"/>
      <w:r w:rsidR="00654F82" w:rsidRPr="00D017B5">
        <w:rPr>
          <w:rFonts w:hint="eastAsia"/>
          <w:color w:val="156082" w:themeColor="accent1"/>
        </w:rPr>
        <w:t>」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w:t>
      </w:r>
      <w:proofErr w:type="gramStart"/>
      <w:r w:rsidR="006803D9">
        <w:rPr>
          <w:rFonts w:hint="eastAsia"/>
        </w:rPr>
        <w:t>永續議</w:t>
      </w:r>
      <w:proofErr w:type="gramEnd"/>
      <w:r w:rsidR="006803D9">
        <w:rPr>
          <w:rFonts w:hint="eastAsia"/>
        </w:rPr>
        <w:t>，</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79"/>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proofErr w:type="gramStart"/>
            <w:r w:rsidRPr="00C770A1">
              <w:rPr>
                <w:rFonts w:ascii="標楷體" w:hAnsi="標楷體" w:hint="eastAsia"/>
              </w:rPr>
              <w:t>資安與</w:t>
            </w:r>
            <w:proofErr w:type="gramEnd"/>
            <w:r w:rsidRPr="00C770A1">
              <w:rPr>
                <w:rFonts w:ascii="標楷體" w:hAnsi="標楷體" w:hint="eastAsia"/>
              </w:rPr>
              <w:t>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w:t>
            </w:r>
            <w:proofErr w:type="gramStart"/>
            <w:r w:rsidRPr="00C30AD7">
              <w:rPr>
                <w:rFonts w:hint="eastAsia"/>
              </w:rPr>
              <w:t>實體樣布運輸</w:t>
            </w:r>
            <w:proofErr w:type="gramEnd"/>
            <w:r w:rsidRPr="00C30AD7">
              <w:rPr>
                <w:rFonts w:hint="eastAsia"/>
              </w:rPr>
              <w:t>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w:t>
            </w:r>
            <w:proofErr w:type="gramStart"/>
            <w:r w:rsidRPr="004E4FD2">
              <w:rPr>
                <w:rFonts w:hint="eastAsia"/>
              </w:rPr>
              <w:t>時疫情使全球</w:t>
            </w:r>
            <w:proofErr w:type="gramEnd"/>
            <w:r w:rsidRPr="004E4FD2">
              <w:rPr>
                <w:rFonts w:hint="eastAsia"/>
              </w:rPr>
              <w:t>運輸</w:t>
            </w:r>
            <w:proofErr w:type="gramStart"/>
            <w:r w:rsidRPr="004E4FD2">
              <w:rPr>
                <w:rFonts w:hint="eastAsia"/>
              </w:rPr>
              <w:t>受使樣布</w:t>
            </w:r>
            <w:proofErr w:type="gramEnd"/>
            <w:r w:rsidRPr="004E4FD2">
              <w:rPr>
                <w:rFonts w:hint="eastAsia"/>
              </w:rPr>
              <w:t>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1035068" w:rsidR="004F0984" w:rsidRPr="007F724F" w:rsidRDefault="00C6070B" w:rsidP="0093741F">
            <w:pPr>
              <w:pStyle w:val="151"/>
              <w:rPr>
                <w:color w:val="auto"/>
              </w:rPr>
            </w:pPr>
            <w:proofErr w:type="gramStart"/>
            <w:r w:rsidRPr="007F724F">
              <w:rPr>
                <w:rFonts w:hint="eastAsia"/>
                <w:color w:val="auto"/>
              </w:rPr>
              <w:t>傳產</w:t>
            </w:r>
            <w:r>
              <w:rPr>
                <w:rFonts w:hint="eastAsia"/>
                <w:color w:val="auto"/>
              </w:rPr>
              <w:t>普遍</w:t>
            </w:r>
            <w:proofErr w:type="gramEnd"/>
            <w:r>
              <w:rPr>
                <w:rFonts w:hint="eastAsia"/>
                <w:color w:val="auto"/>
              </w:rPr>
              <w:t>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為「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2FBC00A9" w14:textId="7591989E" w:rsidR="0088357D" w:rsidRDefault="004F0984" w:rsidP="00A7492C">
            <w:pPr>
              <w:pStyle w:val="151"/>
            </w:pPr>
            <w:r w:rsidRPr="00C30AD7">
              <w:rPr>
                <w:rFonts w:hint="eastAsia"/>
              </w:rPr>
              <w:lastRenderedPageBreak/>
              <w:t>經營策略：</w:t>
            </w:r>
            <w:r w:rsidR="0088357D" w:rsidRPr="0088357D">
              <w:rPr>
                <w:rFonts w:hint="eastAsia"/>
              </w:rPr>
              <w:t>轉向自主控制，從供應鏈出發串連紡織生態，多等級階梯式訂閱服務，加速</w:t>
            </w:r>
            <w:r w:rsidR="00F65E4D">
              <w:rPr>
                <w:rFonts w:hint="eastAsia"/>
              </w:rPr>
              <w:t>企業</w:t>
            </w:r>
            <w:r w:rsidR="0088357D" w:rsidRPr="0088357D">
              <w:rPr>
                <w:rFonts w:hint="eastAsia"/>
              </w:rPr>
              <w:t>轉型</w:t>
            </w:r>
            <w:r w:rsidR="0088357D">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w:t>
            </w:r>
            <w:r w:rsidRPr="00C30AD7">
              <w:rPr>
                <w:rFonts w:hint="eastAsia"/>
              </w:rPr>
              <w:lastRenderedPageBreak/>
              <w:t>代平台基礎與使用者回饋，建構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w:t>
            </w:r>
            <w:proofErr w:type="gramStart"/>
            <w:r w:rsidRPr="00C30AD7">
              <w:t>永續等新興</w:t>
            </w:r>
            <w:proofErr w:type="gramEnd"/>
            <w:r w:rsidRPr="00C30AD7">
              <w:t>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759A5965" w:rsidR="004F0984" w:rsidRPr="00C30AD7" w:rsidRDefault="004F0984" w:rsidP="00023005">
            <w:pPr>
              <w:pStyle w:val="151"/>
            </w:pPr>
            <w:r w:rsidRPr="008E09DE">
              <w:rPr>
                <w:rFonts w:hint="eastAsia"/>
              </w:rPr>
              <w:t>新創企業的創新策略</w:t>
            </w:r>
            <w:r w:rsidR="008A24CD">
              <w:rPr>
                <w:rFonts w:hint="eastAsia"/>
              </w:rPr>
              <w:t>是</w:t>
            </w:r>
            <w:r w:rsidR="00ED0D55">
              <w:rPr>
                <w:rFonts w:hint="eastAsia"/>
              </w:rPr>
              <w:t>反覆運用</w:t>
            </w:r>
            <w:r w:rsidRPr="008E09DE">
              <w:rPr>
                <w:rFonts w:hint="eastAsia"/>
              </w:rPr>
              <w:t>組織資源與模組</w:t>
            </w:r>
            <w:r w:rsidR="00BC6F35">
              <w:rPr>
                <w:rFonts w:hint="eastAsia"/>
              </w:rPr>
              <w:t>化</w:t>
            </w:r>
            <w:r w:rsidRPr="008E09DE">
              <w:rPr>
                <w:rFonts w:hint="eastAsia"/>
              </w:rPr>
              <w:t>延伸來滿足新需求</w:t>
            </w:r>
            <w:r w:rsidR="00ED0D55">
              <w:rPr>
                <w:rFonts w:hint="eastAsia"/>
              </w:rPr>
              <w:t>，</w:t>
            </w:r>
            <w:r w:rsidR="00971E4D">
              <w:rPr>
                <w:rFonts w:hint="eastAsia"/>
              </w:rPr>
              <w:t>因此須相當熟悉現有資源</w:t>
            </w:r>
            <w:r w:rsidR="002F4B32">
              <w:rPr>
                <w:rFonts w:hint="eastAsia"/>
              </w:rPr>
              <w:t>，同時</w:t>
            </w:r>
            <w:r w:rsidR="00971E4D">
              <w:rPr>
                <w:rFonts w:hint="eastAsia"/>
              </w:rPr>
              <w:t>不</w:t>
            </w:r>
            <w:r w:rsidR="00DF6F67">
              <w:rPr>
                <w:rFonts w:hint="eastAsia"/>
              </w:rPr>
              <w:t>斷</w:t>
            </w:r>
            <w:r w:rsidR="00971E4D">
              <w:rPr>
                <w:rFonts w:hint="eastAsia"/>
              </w:rPr>
              <w:t>探索潛在</w:t>
            </w:r>
            <w:r w:rsidR="00DF6F67">
              <w:rPr>
                <w:rFonts w:hint="eastAsia"/>
              </w:rPr>
              <w:t>可用</w:t>
            </w:r>
            <w:r w:rsidR="00971E4D">
              <w:rPr>
                <w:rFonts w:hint="eastAsia"/>
              </w:rPr>
              <w:t>資源。</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w:t>
            </w:r>
            <w:proofErr w:type="gramStart"/>
            <w:r w:rsidRPr="0005217F">
              <w:t>可供性</w:t>
            </w:r>
            <w:proofErr w:type="gramEnd"/>
            <w:r w:rsidRPr="0005217F">
              <w:t>：</w:t>
            </w:r>
            <w:proofErr w:type="gramStart"/>
            <w:r w:rsidRPr="0005217F">
              <w:t>科技賦能個人</w:t>
            </w:r>
            <w:proofErr w:type="gramEnd"/>
            <w:r w:rsidRPr="0005217F">
              <w:t>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proofErr w:type="gramStart"/>
            <w:r w:rsidRPr="00015B92">
              <w:rPr>
                <w:rFonts w:hint="eastAsia"/>
              </w:rPr>
              <w:t>可供性不只是</w:t>
            </w:r>
            <w:proofErr w:type="gramEnd"/>
            <w:r w:rsidRPr="00015B92">
              <w:rPr>
                <w:rFonts w:hint="eastAsia"/>
              </w:rPr>
              <w:t>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w:t>
            </w:r>
            <w:proofErr w:type="gramStart"/>
            <w:r w:rsidRPr="005D2158">
              <w:t>可供性</w:t>
            </w:r>
            <w:r w:rsidR="00DA472A">
              <w:rPr>
                <w:rFonts w:hint="eastAsia"/>
              </w:rPr>
              <w:t>持續</w:t>
            </w:r>
            <w:proofErr w:type="gramEnd"/>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w:t>
            </w:r>
            <w:proofErr w:type="gramStart"/>
            <w:r w:rsidRPr="00C30AD7">
              <w:t>準</w:t>
            </w:r>
            <w:proofErr w:type="gramEnd"/>
            <w:r w:rsidRPr="00C30AD7">
              <w:t>掌握</w:t>
            </w:r>
            <w:proofErr w:type="gramStart"/>
            <w:r w:rsidR="00970B6E">
              <w:rPr>
                <w:rFonts w:hint="eastAsia"/>
              </w:rPr>
              <w:t>供應鏈痛點</w:t>
            </w:r>
            <w:proofErr w:type="gramEnd"/>
            <w:r w:rsidR="00970B6E">
              <w:rPr>
                <w:rFonts w:hint="eastAsia"/>
              </w:rPr>
              <w:t>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w:t>
            </w:r>
            <w:proofErr w:type="gramStart"/>
            <w:r w:rsidRPr="00C30AD7">
              <w:rPr>
                <w:rFonts w:hint="eastAsia"/>
              </w:rPr>
              <w:t>垂墜感</w:t>
            </w:r>
            <w:proofErr w:type="gramEnd"/>
            <w:r w:rsidRPr="00C30AD7">
              <w:rPr>
                <w:rFonts w:hint="eastAsia"/>
              </w:rPr>
              <w:t>、拉伸等物理數據進行開發</w:t>
            </w:r>
            <w:r>
              <w:rPr>
                <w:rFonts w:hint="eastAsia"/>
              </w:rPr>
              <w:t>。</w:t>
            </w:r>
          </w:p>
        </w:tc>
        <w:tc>
          <w:tcPr>
            <w:tcW w:w="2800" w:type="dxa"/>
          </w:tcPr>
          <w:p w14:paraId="2D83B501" w14:textId="77777777" w:rsidR="00653FEF" w:rsidRDefault="004F0984" w:rsidP="00A7492C">
            <w:pPr>
              <w:pStyle w:val="151"/>
            </w:pPr>
            <w:r w:rsidRPr="00C30AD7">
              <w:t>區隔使用者需求，從開放平台邁向多元客製化</w:t>
            </w:r>
            <w:r w:rsidR="006B73DD">
              <w:rPr>
                <w:rFonts w:hint="eastAsia"/>
              </w:rPr>
              <w:t>創新服務</w:t>
            </w:r>
            <w:r w:rsidRPr="00C30AD7">
              <w:t>。</w:t>
            </w:r>
          </w:p>
          <w:p w14:paraId="45DDE7F5" w14:textId="05F21F38" w:rsidR="004F0984" w:rsidRPr="00C30AD7" w:rsidRDefault="00653FEF" w:rsidP="00A7492C">
            <w:pPr>
              <w:pStyle w:val="151"/>
              <w:rPr>
                <w:rFonts w:hint="eastAsia"/>
              </w:rPr>
            </w:pPr>
            <w:r w:rsidRPr="00653FEF">
              <w:rPr>
                <w:rFonts w:hint="eastAsia"/>
              </w:rPr>
              <w:t>開發銷售工具，讓數位布料於</w:t>
            </w:r>
            <w:r w:rsidRPr="00653FEF">
              <w:rPr>
                <w:rFonts w:hint="eastAsia"/>
              </w:rPr>
              <w:t>B2B</w:t>
            </w:r>
            <w:r w:rsidRPr="00653FEF">
              <w:rPr>
                <w:rFonts w:hint="eastAsia"/>
              </w:rPr>
              <w:t>銷售場景中延</w:t>
            </w:r>
            <w:r w:rsidRPr="00653FEF">
              <w:rPr>
                <w:rFonts w:hint="eastAsia"/>
              </w:rPr>
              <w:lastRenderedPageBreak/>
              <w:t>伸商業價值（</w:t>
            </w:r>
            <w:r w:rsidRPr="00653FEF">
              <w:rPr>
                <w:rFonts w:hint="eastAsia"/>
              </w:rPr>
              <w:t>2023</w:t>
            </w:r>
            <w:r w:rsidRPr="00653FEF">
              <w:rPr>
                <w:rFonts w:hint="eastAsia"/>
              </w:rPr>
              <w:t>）</w:t>
            </w:r>
          </w:p>
        </w:tc>
        <w:tc>
          <w:tcPr>
            <w:tcW w:w="2800" w:type="dxa"/>
          </w:tcPr>
          <w:p w14:paraId="6D187360" w14:textId="229322F5" w:rsidR="004F0984" w:rsidRPr="00C30AD7" w:rsidRDefault="004F0984" w:rsidP="00A7492C">
            <w:pPr>
              <w:pStyle w:val="151"/>
            </w:pPr>
            <w:r w:rsidRPr="00C30AD7">
              <w:lastRenderedPageBreak/>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proofErr w:type="spellStart"/>
            <w:r w:rsidR="004D1546">
              <w:rPr>
                <w:rFonts w:hint="eastAsia"/>
              </w:rPr>
              <w:t>CycleGan</w:t>
            </w:r>
            <w:proofErr w:type="spellEnd"/>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661023E9" w:rsidR="004F0984" w:rsidRPr="00C30AD7" w:rsidRDefault="004F0984" w:rsidP="00A7492C">
            <w:pPr>
              <w:pStyle w:val="151"/>
            </w:pPr>
            <w:r w:rsidRPr="00C30AD7">
              <w:rPr>
                <w:rFonts w:hint="eastAsia"/>
              </w:rPr>
              <w:t>與</w:t>
            </w:r>
            <w:r w:rsidRPr="00C30AD7">
              <w:t>3D</w:t>
            </w:r>
            <w:r w:rsidRPr="00C30AD7">
              <w:t>設計與雲端服務商</w:t>
            </w:r>
            <w:r w:rsidRPr="00C30AD7">
              <w:t>AWS</w:t>
            </w:r>
            <w:r w:rsidRPr="00C30AD7">
              <w:t>合作，拓展數位布片應用場景</w:t>
            </w:r>
            <w:r>
              <w:rPr>
                <w:rFonts w:hint="eastAsia"/>
              </w:rPr>
              <w:t>。</w:t>
            </w:r>
            <w:r>
              <w:br/>
            </w:r>
            <w:r w:rsidRPr="00C30AD7">
              <w:t>舉辦</w:t>
            </w:r>
            <w:r w:rsidR="00CE41C2">
              <w:rPr>
                <w:rFonts w:hint="eastAsia"/>
              </w:rPr>
              <w:t>數位紡織</w:t>
            </w:r>
            <w:r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proofErr w:type="gramStart"/>
            <w:r w:rsidRPr="00C30AD7">
              <w:t>研</w:t>
            </w:r>
            <w:proofErr w:type="gramEnd"/>
            <w:r w:rsidRPr="00C30AD7">
              <w:t>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w:t>
            </w:r>
            <w:proofErr w:type="gramStart"/>
            <w:r w:rsidR="00E30605" w:rsidRPr="00FA2E9F">
              <w:rPr>
                <w:rFonts w:hint="eastAsia"/>
                <w:color w:val="156082" w:themeColor="accent1"/>
              </w:rPr>
              <w:t>研</w:t>
            </w:r>
            <w:proofErr w:type="gramEnd"/>
            <w:r w:rsidR="00E30605" w:rsidRPr="00FA2E9F">
              <w:rPr>
                <w:rFonts w:hint="eastAsia"/>
                <w:color w:val="156082" w:themeColor="accent1"/>
              </w:rPr>
              <w:t>）</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80"/>
            <w:r w:rsidR="004F0984" w:rsidRPr="00C30AD7">
              <w:t>數位升級發展</w:t>
            </w:r>
            <w:r w:rsidR="004F0984">
              <w:rPr>
                <w:rFonts w:hint="eastAsia"/>
              </w:rPr>
              <w:t>協</w:t>
            </w:r>
            <w:r w:rsidR="004F0984" w:rsidRPr="00C30AD7">
              <w:t>會</w:t>
            </w:r>
            <w:commentRangeEnd w:id="180"/>
            <w:r w:rsidR="00930886">
              <w:rPr>
                <w:rStyle w:val="af7"/>
                <w:color w:val="auto"/>
              </w:rPr>
              <w:commentReference w:id="180"/>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w:t>
            </w:r>
            <w:r w:rsidRPr="001345D7">
              <w:rPr>
                <w:rFonts w:hint="eastAsia"/>
                <w:color w:val="EE0000"/>
              </w:rPr>
              <w:lastRenderedPageBreak/>
              <w:t>創新結果與關係經營</w:t>
            </w:r>
            <w:r w:rsidRPr="00243157">
              <w:rPr>
                <w:rFonts w:hint="eastAsia"/>
              </w:rPr>
              <w:t>，實現創新落地與平台延展</w:t>
            </w:r>
            <w:r>
              <w:rPr>
                <w:rFonts w:hint="eastAsia"/>
              </w:rPr>
              <w:t>。</w:t>
            </w:r>
            <w:r w:rsidRPr="006917A6">
              <w:rPr>
                <w:rFonts w:hint="eastAsia"/>
              </w:rPr>
              <w:t>平衡機制，就是</w:t>
            </w:r>
            <w:proofErr w:type="spellStart"/>
            <w:r w:rsidRPr="006917A6">
              <w:rPr>
                <w:rFonts w:hint="eastAsia"/>
              </w:rPr>
              <w:t>Frontier.cool</w:t>
            </w:r>
            <w:proofErr w:type="spellEnd"/>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w:t>
            </w:r>
            <w:proofErr w:type="gramStart"/>
            <w:r w:rsidRPr="002A4830">
              <w:rPr>
                <w:rFonts w:hint="eastAsia"/>
                <w:color w:val="EE0000"/>
              </w:rPr>
              <w:t>凸</w:t>
            </w:r>
            <w:proofErr w:type="gramEnd"/>
            <w:r w:rsidRPr="002A4830">
              <w:rPr>
                <w:rFonts w:hint="eastAsia"/>
                <w:color w:val="EE0000"/>
              </w:rPr>
              <w:t>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4C7C348B" w14:textId="24461C57" w:rsidR="004F0984" w:rsidRPr="00A7492C" w:rsidRDefault="004F0984" w:rsidP="00DE66EA">
            <w:pPr>
              <w:pStyle w:val="151"/>
            </w:pPr>
            <w:r w:rsidRPr="00A7492C">
              <w:t>精簡流程，讓銷售與展示回到「溝通本質」。</w:t>
            </w:r>
            <w:r w:rsidRPr="00A7492C">
              <w:br/>
            </w:r>
            <w:r w:rsidRPr="00A7492C">
              <w:t>資訊累積成資產，讓關係經營走得更長遠、提升銷售精</w:t>
            </w:r>
            <w:proofErr w:type="gramStart"/>
            <w:r w:rsidRPr="00A7492C">
              <w:t>準</w:t>
            </w:r>
            <w:proofErr w:type="gramEnd"/>
            <w:r w:rsidRPr="00A7492C">
              <w:t>度</w:t>
            </w:r>
            <w:r w:rsidRPr="00A7492C">
              <w:rPr>
                <w:rFonts w:hint="eastAsia"/>
              </w:rPr>
              <w:t>。</w:t>
            </w:r>
            <w:r w:rsidRPr="00A7492C">
              <w:br/>
            </w:r>
            <w:r w:rsidR="004A6FDA" w:rsidRPr="004A6FDA">
              <w:rPr>
                <w:rFonts w:hint="eastAsia"/>
              </w:rPr>
              <w:t>銷售模組加速</w:t>
            </w:r>
            <w:r w:rsidR="00D64BEA">
              <w:rPr>
                <w:rFonts w:hint="eastAsia"/>
              </w:rPr>
              <w:t>行銷與交易</w:t>
            </w:r>
            <w:r w:rsidR="004A6FDA" w:rsidRPr="004A6FDA">
              <w:rPr>
                <w:rFonts w:hint="eastAsia"/>
              </w:rPr>
              <w:t>流程，提升效率、</w:t>
            </w:r>
            <w:r w:rsidR="00193C5D">
              <w:rPr>
                <w:rFonts w:hint="eastAsia"/>
              </w:rPr>
              <w:t>減少</w:t>
            </w:r>
            <w:r w:rsidR="004A6FDA" w:rsidRPr="004A6FDA">
              <w:rPr>
                <w:rFonts w:hint="eastAsia"/>
              </w:rPr>
              <w:t>樣本製作實踐永續價值</w:t>
            </w:r>
            <w:r w:rsidR="00E23C9F">
              <w:rPr>
                <w:rFonts w:hint="eastAsia"/>
              </w:rPr>
              <w:t>。</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proofErr w:type="gramStart"/>
            <w:r w:rsidRPr="00A7492C">
              <w:t>以碳排資訊</w:t>
            </w:r>
            <w:proofErr w:type="gramEnd"/>
            <w:r w:rsidRPr="00A7492C">
              <w:t>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w:t>
            </w:r>
            <w:proofErr w:type="gramStart"/>
            <w:r w:rsidRPr="00D62A2B">
              <w:rPr>
                <w:rFonts w:hint="eastAsia"/>
              </w:rPr>
              <w:t>此外，</w:t>
            </w:r>
            <w:proofErr w:type="gramEnd"/>
            <w:r w:rsidRPr="00D62A2B">
              <w:rPr>
                <w:rFonts w:hint="eastAsia"/>
              </w:rPr>
              <w:t>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60A89CFA" w14:textId="77777777" w:rsidR="00A7492C" w:rsidRPr="00A7492C" w:rsidRDefault="00A7492C" w:rsidP="00A7492C">
      <w:pPr>
        <w:ind w:firstLine="480"/>
      </w:pPr>
    </w:p>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lastRenderedPageBreak/>
        <w:t>資料來源：本研究整理</w:t>
      </w:r>
    </w:p>
    <w:p w14:paraId="4E25FCEC" w14:textId="60C5F4E1" w:rsidR="00953384" w:rsidRDefault="00797D62" w:rsidP="0006680C">
      <w:pPr>
        <w:pStyle w:val="1"/>
      </w:pPr>
      <w:bookmarkStart w:id="181" w:name="_Toc201261528"/>
      <w:r>
        <w:rPr>
          <w:rFonts w:hint="eastAsia"/>
        </w:rPr>
        <w:lastRenderedPageBreak/>
        <w:t>第六章、研究結論與建議</w:t>
      </w:r>
      <w:bookmarkEnd w:id="181"/>
    </w:p>
    <w:p w14:paraId="4FBACE79" w14:textId="3CCA9726" w:rsidR="00797D62" w:rsidRDefault="00797D62" w:rsidP="00F71E02">
      <w:pPr>
        <w:pStyle w:val="2"/>
      </w:pPr>
      <w:bookmarkStart w:id="182" w:name="_Toc201261529"/>
      <w:r>
        <w:rPr>
          <w:rFonts w:hint="eastAsia"/>
        </w:rPr>
        <w:t>6.1</w:t>
      </w:r>
      <w:r w:rsidR="00F504D3">
        <w:rPr>
          <w:rFonts w:hint="eastAsia"/>
        </w:rPr>
        <w:t xml:space="preserve"> </w:t>
      </w:r>
      <w:r>
        <w:rPr>
          <w:rFonts w:hint="eastAsia"/>
        </w:rPr>
        <w:t>結論與研究貢獻</w:t>
      </w:r>
      <w:bookmarkEnd w:id="182"/>
      <w:r w:rsidR="007D4DE9">
        <w:rPr>
          <w:rFonts w:hint="eastAsia"/>
        </w:rPr>
        <w:t>123</w:t>
      </w:r>
    </w:p>
    <w:p w14:paraId="137BDEFA" w14:textId="3200F43F" w:rsidR="00797D62" w:rsidRPr="00953384" w:rsidRDefault="00797D62" w:rsidP="00F71E02">
      <w:pPr>
        <w:pStyle w:val="2"/>
      </w:pPr>
      <w:bookmarkStart w:id="183" w:name="_Toc201261530"/>
      <w:r>
        <w:rPr>
          <w:rFonts w:hint="eastAsia"/>
        </w:rPr>
        <w:t>6.2</w:t>
      </w:r>
      <w:r w:rsidR="00F504D3">
        <w:rPr>
          <w:rFonts w:hint="eastAsia"/>
        </w:rPr>
        <w:t xml:space="preserve"> </w:t>
      </w:r>
      <w:r>
        <w:rPr>
          <w:rFonts w:hint="eastAsia"/>
        </w:rPr>
        <w:t>研究限制與未來研究方向</w:t>
      </w:r>
      <w:bookmarkEnd w:id="183"/>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4" w:name="_Toc201261531"/>
      <w:r>
        <w:rPr>
          <w:rFonts w:hint="eastAsia"/>
        </w:rPr>
        <w:lastRenderedPageBreak/>
        <w:t>第七章、參考文獻</w:t>
      </w:r>
      <w:bookmarkEnd w:id="184"/>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r>
        <w:fldChar w:fldCharType="begin"/>
      </w:r>
      <w:r>
        <w:instrText>HYPERLINK "https://www.ecos.org.tw/plan-event1-co.php?type=&amp;keyValue=nMVMas6gUfuRLZBBjhof4g%3D%3D"</w:instrText>
      </w:r>
      <w:r>
        <w:fldChar w:fldCharType="separate"/>
      </w:r>
      <w:r w:rsidRPr="007257D4">
        <w:rPr>
          <w:rStyle w:val="af2"/>
        </w:rPr>
        <w:t>https://www.ecos.org.tw/plan-event1-co.php?type=&amp;keyValue=nMVMas6gUfuRLZBBjhof4g%3D%3D</w:t>
      </w:r>
      <w:r>
        <w:fldChar w:fldCharType="end"/>
      </w:r>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proofErr w:type="gramStart"/>
      <w:r w:rsidRPr="00317263">
        <w:t>）</w:t>
      </w:r>
      <w:proofErr w:type="gramEnd"/>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w:t>
      </w:r>
      <w:r w:rsidRPr="005C5215">
        <w:t>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proofErr w:type="gramStart"/>
      <w:r>
        <w:rPr>
          <w:rFonts w:hint="eastAsia"/>
        </w:rPr>
        <w:t>（</w:t>
      </w:r>
      <w:proofErr w:type="gramEnd"/>
      <w:r w:rsidRPr="008F2468">
        <w:t>Sustainability and Circularity in the Textile Value Chain: A Global Roadmap</w:t>
      </w:r>
      <w:proofErr w:type="gramStart"/>
      <w:r>
        <w:rPr>
          <w:rFonts w:hint="eastAsia"/>
        </w:rPr>
        <w:t>）</w:t>
      </w:r>
      <w:proofErr w:type="gramEnd"/>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7"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 xml:space="preserve">15 trillion </w:t>
      </w:r>
      <w:proofErr w:type="spellStart"/>
      <w:r w:rsidRPr="00E74AF7">
        <w:rPr>
          <w:color w:val="EE0000"/>
        </w:rPr>
        <w:t>litres</w:t>
      </w:r>
      <w:proofErr w:type="spellEnd"/>
      <w:r w:rsidRPr="00E74AF7">
        <w:rPr>
          <w:color w:val="EE0000"/>
        </w:rPr>
        <w:t xml:space="preserve"> as per Quantis, 2018</w:t>
      </w:r>
      <w:r w:rsidRPr="00E74AF7">
        <w:t xml:space="preserve">) by the volume of an Olympic swimming pool (estimated at 2.5 million </w:t>
      </w:r>
      <w:proofErr w:type="spellStart"/>
      <w:r w:rsidRPr="00E74AF7">
        <w:t>litres</w:t>
      </w:r>
      <w:proofErr w:type="spellEnd"/>
      <w:r w:rsidRPr="00E74AF7">
        <w:t xml:space="preserve">)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w:t>
      </w:r>
      <w:proofErr w:type="spellStart"/>
      <w:r w:rsidRPr="00E74AF7">
        <w:t>fina</w:t>
      </w:r>
      <w:proofErr w:type="spellEnd"/>
      <w:r w:rsidRPr="00E74AF7">
        <w:t>/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8"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w:t>
      </w:r>
      <w:proofErr w:type="spellStart"/>
      <w:r w:rsidRPr="000C3A34">
        <w:t>Aii</w:t>
      </w:r>
      <w:proofErr w:type="spellEnd"/>
      <w:r w:rsidRPr="000C3A34">
        <w:t xml:space="preserve">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19"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0"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1"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r w:rsidR="004B4627">
        <w:fldChar w:fldCharType="begin"/>
      </w:r>
      <w:r w:rsidR="004B4627">
        <w:instrText>HYPERLINK "https://cnaphoto.culture.tw/home/zh-tw/CultureStory_65"</w:instrText>
      </w:r>
      <w:r w:rsidR="004B4627">
        <w:fldChar w:fldCharType="separate"/>
      </w:r>
      <w:r w:rsidR="004B4627" w:rsidRPr="007257D4">
        <w:rPr>
          <w:rStyle w:val="af2"/>
        </w:rPr>
        <w:t>https://cnaphoto.culture.tw/home/zh-tw/CultureStory_65</w:t>
      </w:r>
      <w:r w:rsidR="004B4627">
        <w:fldChar w:fldCharType="end"/>
      </w:r>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proofErr w:type="gramStart"/>
      <w:r w:rsidR="00F955E1">
        <w:rPr>
          <w:rFonts w:hint="eastAsia"/>
        </w:rPr>
        <w:t>吳親恩</w:t>
      </w:r>
      <w:proofErr w:type="gramEnd"/>
      <w:r w:rsidR="00F955E1">
        <w:rPr>
          <w:rFonts w:hint="eastAsia"/>
        </w:rPr>
        <w:t>（</w:t>
      </w:r>
      <w:r w:rsidR="00F955E1">
        <w:rPr>
          <w:rFonts w:hint="eastAsia"/>
        </w:rPr>
        <w:t>2023</w:t>
      </w:r>
      <w:r w:rsidR="00F955E1">
        <w:rPr>
          <w:rFonts w:hint="eastAsia"/>
        </w:rPr>
        <w:t>）</w:t>
      </w:r>
      <w:r w:rsidRPr="005426A6">
        <w:t>經濟奇蹟的三大推手！「看得見的手」如何帶動臺灣經濟起飛？</w:t>
      </w:r>
      <w:r>
        <w:fldChar w:fldCharType="begin"/>
      </w:r>
      <w:r>
        <w:instrText>HYPERLINK "https://research.sinica.edu.tw/chin-en-wu/"</w:instrText>
      </w:r>
      <w:r>
        <w:fldChar w:fldCharType="separate"/>
      </w:r>
      <w:r w:rsidRPr="007257D4">
        <w:rPr>
          <w:rStyle w:val="af2"/>
        </w:rPr>
        <w:t>https://research.sinica.edu.tw/chin-en-wu/</w:t>
      </w:r>
      <w:r>
        <w:fldChar w:fldCharType="end"/>
      </w:r>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w:t>
      </w:r>
      <w:proofErr w:type="gramStart"/>
      <w:r w:rsidRPr="00A71196">
        <w:t>一</w:t>
      </w:r>
      <w:proofErr w:type="gramEnd"/>
      <w:r w:rsidRPr="00A71196">
        <w:t>轉型趨勢</w:t>
      </w:r>
      <w:r>
        <w:rPr>
          <w:rFonts w:hint="eastAsia"/>
        </w:rPr>
        <w:t>，成為高度出口的重點產業</w:t>
      </w:r>
      <w:r w:rsidRPr="00FA48F3">
        <w:t>。</w:t>
      </w:r>
      <w:r w:rsidRPr="00AB54B3">
        <w:t>為強化出口競爭力，政府自</w:t>
      </w:r>
      <w:proofErr w:type="gramStart"/>
      <w:r w:rsidRPr="00AB54B3">
        <w:t>1950</w:t>
      </w:r>
      <w:proofErr w:type="gramEnd"/>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w:t>
      </w:r>
      <w:proofErr w:type="gramStart"/>
      <w:r w:rsidRPr="00D134CE">
        <w:rPr>
          <w:color w:val="EE0000"/>
        </w:rPr>
        <w:t>纖</w:t>
      </w:r>
      <w:proofErr w:type="gramEnd"/>
      <w:r w:rsidRPr="00D134CE">
        <w:rPr>
          <w:color w:val="EE0000"/>
        </w:rPr>
        <w:t>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proofErr w:type="gramStart"/>
      <w:r w:rsidRPr="00FD1E72">
        <w:t>1970</w:t>
      </w:r>
      <w:proofErr w:type="gramEnd"/>
      <w:r w:rsidRPr="00FD1E72">
        <w:t>年代，</w:t>
      </w:r>
      <w:r w:rsidRPr="00036B42">
        <w:rPr>
          <w:color w:val="EE0000"/>
        </w:rPr>
        <w:t>台灣紡織業已發展出涵蓋原料供應、紡織加工至成衣製造的高度整合生產體系</w:t>
      </w:r>
      <w:r w:rsidRPr="00FD1E72">
        <w:t>。雖然</w:t>
      </w:r>
      <w:proofErr w:type="gramStart"/>
      <w:r w:rsidRPr="00036B42">
        <w:rPr>
          <w:color w:val="EE0000"/>
        </w:rPr>
        <w:t>1980</w:t>
      </w:r>
      <w:proofErr w:type="gramEnd"/>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2"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proofErr w:type="gramStart"/>
      <w:r w:rsidRPr="0004026C">
        <w:t>淨零排放</w:t>
      </w:r>
      <w:proofErr w:type="gramEnd"/>
      <w:r w:rsidRPr="0004026C">
        <w:t>路徑及策略總說明」所示，紡織業</w:t>
      </w:r>
      <w:proofErr w:type="gramStart"/>
      <w:r w:rsidRPr="0004026C">
        <w:t>淨零碳排</w:t>
      </w:r>
      <w:proofErr w:type="gramEnd"/>
      <w:r w:rsidRPr="0004026C">
        <w:t>具體推動作法包括：製程改善、能源轉換、循環經濟；同時，擬訂臺灣</w:t>
      </w:r>
      <w:proofErr w:type="gramStart"/>
      <w:r w:rsidRPr="0004026C">
        <w:t>紡織業減碳技術</w:t>
      </w:r>
      <w:proofErr w:type="gramEnd"/>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3"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proofErr w:type="spellStart"/>
      <w:r w:rsidRPr="00D85C29">
        <w:t>Browzwear</w:t>
      </w:r>
      <w:proofErr w:type="spellEnd"/>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proofErr w:type="spellStart"/>
      <w:r w:rsidRPr="00D85C29">
        <w:t>Browzwear</w:t>
      </w:r>
      <w:proofErr w:type="spellEnd"/>
      <w:r w:rsidRPr="00D85C29">
        <w:t>加速了服裝系列的開發，為創造風格反覆運算提供了無限的機會。對於技術設計師和樣板師來說，</w:t>
      </w:r>
      <w:proofErr w:type="spellStart"/>
      <w:r w:rsidRPr="00D85C29">
        <w:t>Browzwear</w:t>
      </w:r>
      <w:proofErr w:type="spellEnd"/>
      <w:r w:rsidRPr="00D85C29">
        <w:t>可以</w:t>
      </w:r>
      <w:r w:rsidRPr="00D85C29">
        <w:rPr>
          <w:color w:val="EE0000"/>
        </w:rPr>
        <w:t>透過精確的、展現真實運動的材料複製來快速</w:t>
      </w:r>
      <w:proofErr w:type="gramStart"/>
      <w:r w:rsidRPr="00D85C29">
        <w:rPr>
          <w:color w:val="EE0000"/>
        </w:rPr>
        <w:t>對放碼的</w:t>
      </w:r>
      <w:proofErr w:type="gramEnd"/>
      <w:r w:rsidRPr="00D85C29">
        <w:rPr>
          <w:color w:val="EE0000"/>
        </w:rPr>
        <w:t>服裝進行試穿</w:t>
      </w:r>
      <w:r w:rsidRPr="00D85C29">
        <w:t>。對於製造商來說，</w:t>
      </w:r>
      <w:proofErr w:type="spellStart"/>
      <w:r w:rsidRPr="00D85C29">
        <w:t>Browzwear</w:t>
      </w:r>
      <w:proofErr w:type="spellEnd"/>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w:t>
      </w:r>
      <w:proofErr w:type="gramStart"/>
      <w:r w:rsidRPr="00DB65AB">
        <w:rPr>
          <w:rFonts w:hint="eastAsia"/>
        </w:rPr>
        <w:t>紙樣製作</w:t>
      </w:r>
      <w:proofErr w:type="gramEnd"/>
      <w:r w:rsidRPr="00DB65AB">
        <w:rPr>
          <w:rFonts w:hint="eastAsia"/>
        </w:rPr>
        <w:t>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proofErr w:type="spellStart"/>
      <w:r w:rsidRPr="00ED3522">
        <w:rPr>
          <w:rFonts w:hint="eastAsia"/>
        </w:rPr>
        <w:t>VStitcher</w:t>
      </w:r>
      <w:proofErr w:type="spellEnd"/>
      <w:r w:rsidRPr="00ED3522">
        <w:rPr>
          <w:rFonts w:hint="eastAsia"/>
        </w:rPr>
        <w:t>：一款業界領先的</w:t>
      </w:r>
      <w:r w:rsidRPr="00ED3522">
        <w:rPr>
          <w:rFonts w:hint="eastAsia"/>
        </w:rPr>
        <w:t>3D</w:t>
      </w:r>
      <w:r w:rsidRPr="00ED3522">
        <w:rPr>
          <w:rFonts w:hint="eastAsia"/>
        </w:rPr>
        <w:t>服裝設計與技術開發軟體，可創造全新的服裝模型，支援打版、</w:t>
      </w:r>
      <w:proofErr w:type="gramStart"/>
      <w:r w:rsidRPr="00ED3522">
        <w:rPr>
          <w:rFonts w:hint="eastAsia"/>
        </w:rPr>
        <w:t>放碼</w:t>
      </w:r>
      <w:proofErr w:type="gramEnd"/>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proofErr w:type="gramStart"/>
      <w:r w:rsidRPr="009133BE">
        <w:t>放碼這個</w:t>
      </w:r>
      <w:proofErr w:type="gramEnd"/>
      <w:r w:rsidRPr="009133BE">
        <w:t>詞語在服裝行業中，特別是指將服裝</w:t>
      </w:r>
      <w:proofErr w:type="gramStart"/>
      <w:r w:rsidRPr="009133BE">
        <w:t>的紙樣</w:t>
      </w:r>
      <w:r w:rsidRPr="00F3356C">
        <w:rPr>
          <w:color w:val="EE0000"/>
        </w:rPr>
        <w:t>從</w:t>
      </w:r>
      <w:proofErr w:type="gramEnd"/>
      <w:r w:rsidRPr="00F3356C">
        <w:rPr>
          <w:color w:val="EE0000"/>
        </w:rPr>
        <w:t>一個尺寸調整到另一個尺寸的過程</w:t>
      </w:r>
      <w:r w:rsidRPr="009133BE">
        <w:t>，也稱為「</w:t>
      </w:r>
      <w:proofErr w:type="gramStart"/>
      <w:r w:rsidRPr="009133BE">
        <w:t>推檔</w:t>
      </w:r>
      <w:proofErr w:type="gramEnd"/>
      <w:r w:rsidRPr="009133BE">
        <w:t>」。</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3" w:author="190498 lily" w:date="2025-05-16T14:34:00Z" w:initials="1l">
    <w:p w14:paraId="6658713A" w14:textId="77777777" w:rsidR="000A3EF2" w:rsidRDefault="000A3EF2" w:rsidP="000A3EF2">
      <w:pPr>
        <w:pStyle w:val="af8"/>
        <w:ind w:firstLine="360"/>
      </w:pPr>
      <w:r>
        <w:rPr>
          <w:rStyle w:val="af7"/>
        </w:rPr>
        <w:annotationRef/>
      </w:r>
      <w:hyperlink r:id="rId24" w:history="1">
        <w:r w:rsidRPr="00197EC9">
          <w:rPr>
            <w:rStyle w:val="af2"/>
          </w:rPr>
          <w:t>https://www.ctwant.com/article/140473?utm_source=yahoo&amp;utm_medium=rss&amp;utm_campaign=140473</w:t>
        </w:r>
      </w:hyperlink>
      <w:r>
        <w:rPr>
          <w:rFonts w:hint="eastAsia"/>
        </w:rPr>
        <w:t xml:space="preserve"> </w:t>
      </w:r>
    </w:p>
  </w:comment>
  <w:comment w:id="163" w:author="190498 lily" w:date="2025-06-25T00:12:00Z" w:initials="1l">
    <w:p w14:paraId="7C50B075" w14:textId="77777777" w:rsidR="006C57DE" w:rsidRDefault="006C57DE" w:rsidP="006C57DE">
      <w:pPr>
        <w:pStyle w:val="af8"/>
        <w:ind w:firstLine="360"/>
        <w:rPr>
          <w:rFonts w:hint="eastAsia"/>
        </w:rPr>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rPr>
          <w:rFonts w:hint="eastAsia"/>
        </w:rPr>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rPr>
          <w:rFonts w:hint="eastAsia"/>
        </w:rPr>
      </w:pPr>
      <w:r>
        <w:rPr>
          <w:rFonts w:hint="eastAsia"/>
        </w:rPr>
        <w:t>打通資料孤島</w:t>
      </w:r>
    </w:p>
    <w:p w14:paraId="4B80ACF7" w14:textId="77777777" w:rsidR="006C57DE" w:rsidRDefault="006C57DE" w:rsidP="006C57DE">
      <w:pPr>
        <w:pStyle w:val="af8"/>
        <w:ind w:firstLine="480"/>
        <w:rPr>
          <w:rFonts w:hint="eastAsia"/>
        </w:rPr>
      </w:pPr>
      <w:r>
        <w:rPr>
          <w:rFonts w:hint="eastAsia"/>
        </w:rPr>
        <w:t>提供即時決策依據</w:t>
      </w:r>
    </w:p>
    <w:p w14:paraId="22785A65" w14:textId="77777777" w:rsidR="006C57DE" w:rsidRDefault="006C57DE" w:rsidP="006C57DE">
      <w:pPr>
        <w:pStyle w:val="af8"/>
        <w:ind w:firstLine="480"/>
        <w:rPr>
          <w:rFonts w:hint="eastAsia"/>
        </w:rPr>
      </w:pPr>
      <w:r>
        <w:rPr>
          <w:rFonts w:hint="eastAsia"/>
        </w:rPr>
        <w:t>實現全生命週期的品質追溯與效能優化</w:t>
      </w:r>
    </w:p>
    <w:p w14:paraId="7E30A649" w14:textId="77777777" w:rsidR="006C57DE" w:rsidRDefault="006C57DE" w:rsidP="006C57DE">
      <w:pPr>
        <w:pStyle w:val="af8"/>
        <w:ind w:firstLine="480"/>
        <w:rPr>
          <w:rFonts w:hint="eastAsia"/>
        </w:rPr>
      </w:pPr>
      <w:r>
        <w:rPr>
          <w:rFonts w:hint="eastAsia"/>
        </w:rPr>
        <w:t xml:space="preserve"> </w:t>
      </w:r>
      <w:r>
        <w:rPr>
          <w:rFonts w:hint="eastAsia"/>
        </w:rPr>
        <w:t>二、應用場景與舉例：</w:t>
      </w:r>
    </w:p>
    <w:p w14:paraId="2B68374E" w14:textId="77777777" w:rsidR="006C57DE" w:rsidRDefault="006C57DE" w:rsidP="006C57DE">
      <w:pPr>
        <w:pStyle w:val="af8"/>
        <w:ind w:firstLine="480"/>
        <w:rPr>
          <w:rFonts w:hint="eastAsia"/>
        </w:rPr>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rPr>
          <w:rFonts w:hint="eastAsia"/>
        </w:rPr>
      </w:pPr>
      <w:r>
        <w:t xml:space="preserve"> </w:t>
      </w:r>
      <w:r w:rsidRPr="000A3178">
        <w:t>https://vocus.cc/article/682ec539fd89780001b505f9</w:t>
      </w:r>
    </w:p>
  </w:comment>
  <w:comment w:id="180"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6C510374" w15:done="0"/>
  <w15:commentEx w15:paraId="72A0867B" w15:done="0"/>
  <w15:commentEx w15:paraId="6658713A" w15:done="0"/>
  <w15:commentEx w15:paraId="581E7DAE"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67FF604B" w16cex:dateUtc="2025-06-24T07:44:00Z"/>
  <w16cex:commentExtensible w16cex:durableId="00AE763C" w16cex:dateUtc="2025-06-17T07:40:00Z"/>
  <w16cex:commentExtensible w16cex:durableId="55E0776C" w16cex:dateUtc="2025-05-16T06:34:00Z"/>
  <w16cex:commentExtensible w16cex:durableId="0E6D31E0" w16cex:dateUtc="2025-06-24T16:12: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6C510374" w16cid:durableId="67FF604B"/>
  <w16cid:commentId w16cid:paraId="72A0867B" w16cid:durableId="00AE763C"/>
  <w16cid:commentId w16cid:paraId="6658713A" w16cid:durableId="55E0776C"/>
  <w16cid:commentId w16cid:paraId="581E7DAE" w16cid:durableId="0E6D31E0"/>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D92F77" w14:textId="77777777" w:rsidR="00890842" w:rsidRDefault="00890842" w:rsidP="00FB06EE">
      <w:pPr>
        <w:spacing w:after="0" w:line="240" w:lineRule="auto"/>
        <w:ind w:firstLine="480"/>
      </w:pPr>
      <w:r>
        <w:separator/>
      </w:r>
    </w:p>
  </w:endnote>
  <w:endnote w:type="continuationSeparator" w:id="0">
    <w:p w14:paraId="793D0BA8" w14:textId="77777777" w:rsidR="00890842" w:rsidRDefault="0089084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810C8A" w14:textId="77777777" w:rsidR="00890842" w:rsidRDefault="00890842" w:rsidP="00FB06EE">
      <w:pPr>
        <w:spacing w:after="0" w:line="240" w:lineRule="auto"/>
        <w:ind w:firstLine="480"/>
      </w:pPr>
      <w:r>
        <w:separator/>
      </w:r>
    </w:p>
  </w:footnote>
  <w:footnote w:type="continuationSeparator" w:id="0">
    <w:p w14:paraId="4E782100" w14:textId="77777777" w:rsidR="00890842" w:rsidRDefault="0089084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r w:rsidR="002C67B0">
        <w:fldChar w:fldCharType="begin"/>
      </w:r>
      <w:r w:rsidR="002C67B0">
        <w:instrText>HYPERLINK "https://www.mckinsey.com/~/media/McKinsey/Industries/Retail/Our%20Insights/Biodiversity%20The%20next%20frontier%20in%20sustainable%20fashion/Biodiversity-The-next-frontier-in-sustainable-fashion-vF.pdf"</w:instrText>
      </w:r>
      <w:r w:rsidR="002C67B0">
        <w:fldChar w:fldCharType="separate"/>
      </w:r>
      <w:r w:rsidR="002C67B0" w:rsidRPr="00412218">
        <w:rPr>
          <w:rStyle w:val="af2"/>
        </w:rPr>
        <w:t>McKinsey</w:t>
      </w:r>
      <w:r w:rsidR="002C67B0" w:rsidRPr="00412218">
        <w:rPr>
          <w:rStyle w:val="af2"/>
        </w:rPr>
        <w:t>與</w:t>
      </w:r>
      <w:r w:rsidR="002C67B0" w:rsidRPr="00412218">
        <w:rPr>
          <w:rStyle w:val="af2"/>
        </w:rPr>
        <w:t>GFA</w:t>
      </w:r>
      <w:r w:rsidR="002C67B0">
        <w:fldChar w:fldCharType="end"/>
      </w:r>
      <w:r w:rsidR="002C67B0" w:rsidRPr="002C67B0">
        <w:t>（</w:t>
      </w:r>
      <w:r w:rsidR="002C67B0" w:rsidRPr="002C67B0">
        <w:t>2020</w:t>
      </w:r>
      <w:r w:rsidR="002C67B0" w:rsidRPr="002C67B0">
        <w:t>）</w:t>
      </w:r>
      <w:r w:rsidR="002C67B0" w:rsidRPr="002C67B0">
        <w:t>4%</w:t>
      </w:r>
      <w:r w:rsidR="002C67B0" w:rsidRPr="002C67B0">
        <w:t>；</w:t>
      </w:r>
      <w:r w:rsidR="002C67B0">
        <w:fldChar w:fldCharType="begin"/>
      </w:r>
      <w:r w:rsidR="002C67B0">
        <w:instrText>HYPERLINK "https://quantis.com/all-insights/reports/"</w:instrText>
      </w:r>
      <w:r w:rsidR="002C67B0">
        <w:fldChar w:fldCharType="separate"/>
      </w:r>
      <w:r w:rsidR="002C67B0" w:rsidRPr="00412218">
        <w:rPr>
          <w:rStyle w:val="af2"/>
        </w:rPr>
        <w:t>Quantis</w:t>
      </w:r>
      <w:r w:rsidR="002C67B0">
        <w:fldChar w:fldCharType="end"/>
      </w:r>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9"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0"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1"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2" w:history="1">
        <w:r w:rsidRPr="00E605CB">
          <w:rPr>
            <w:rStyle w:val="af2"/>
            <w:rFonts w:hint="eastAsia"/>
          </w:rPr>
          <w:t>臺灣</w:t>
        </w:r>
        <w:r w:rsidRPr="00E605CB">
          <w:rPr>
            <w:rStyle w:val="af2"/>
            <w:rFonts w:hint="eastAsia"/>
          </w:rPr>
          <w:t>2050</w:t>
        </w:r>
        <w:proofErr w:type="gramStart"/>
        <w:r w:rsidRPr="00E605CB">
          <w:rPr>
            <w:rStyle w:val="af2"/>
            <w:rFonts w:hint="eastAsia"/>
          </w:rPr>
          <w:t>淨零排放</w:t>
        </w:r>
        <w:proofErr w:type="gramEnd"/>
        <w:r w:rsidRPr="00E605CB">
          <w:rPr>
            <w:rStyle w:val="af2"/>
            <w:rFonts w:hint="eastAsia"/>
          </w:rPr>
          <w:t>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3"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4"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proofErr w:type="spellStart"/>
      <w:r w:rsidR="00433713">
        <w:rPr>
          <w:rFonts w:hint="eastAsia"/>
        </w:rPr>
        <w:t>F</w:t>
      </w:r>
      <w:r w:rsidR="00DF5D2A">
        <w:rPr>
          <w:rFonts w:hint="eastAsia"/>
        </w:rPr>
        <w:t>rontier.cool</w:t>
      </w:r>
      <w:proofErr w:type="spellEnd"/>
      <w:hyperlink r:id="rId15" w:history="1">
        <w:proofErr w:type="gramStart"/>
        <w:r w:rsidR="00433713" w:rsidRPr="008D5F05">
          <w:rPr>
            <w:rStyle w:val="af2"/>
            <w:rFonts w:hint="eastAsia"/>
          </w:rPr>
          <w:t>官網</w:t>
        </w:r>
        <w:proofErr w:type="gramEnd"/>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 w:id="15">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w:t>
      </w:r>
      <w:proofErr w:type="gramStart"/>
      <w:r w:rsidR="009E63BF" w:rsidRPr="009E63BF">
        <w:rPr>
          <w:rFonts w:hint="eastAsia"/>
        </w:rPr>
        <w:t>埔</w:t>
      </w:r>
      <w:proofErr w:type="gramEnd"/>
      <w:r w:rsidR="009E63BF" w:rsidRPr="009E63BF">
        <w:rPr>
          <w:rFonts w:hint="eastAsia"/>
        </w:rPr>
        <w:t>：</w:t>
      </w:r>
      <w:hyperlink r:id="rId16"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6">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7"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w:t>
        </w:r>
        <w:proofErr w:type="gramStart"/>
        <w:r w:rsidR="002A2C23" w:rsidRPr="0014402B">
          <w:rPr>
            <w:rStyle w:val="af2"/>
            <w:rFonts w:hint="eastAsia"/>
          </w:rPr>
          <w:t>埔</w:t>
        </w:r>
        <w:proofErr w:type="gramEnd"/>
        <w:r w:rsidR="002A2C23" w:rsidRPr="0014402B">
          <w:rPr>
            <w:rStyle w:val="af2"/>
            <w:rFonts w:hint="eastAsia"/>
          </w:rPr>
          <w:t>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7">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w:t>
      </w:r>
      <w:proofErr w:type="gramStart"/>
      <w:r w:rsidR="003A5C41">
        <w:rPr>
          <w:rFonts w:hint="eastAsia"/>
        </w:rPr>
        <w:t>蒐</w:t>
      </w:r>
      <w:proofErr w:type="gramEnd"/>
      <w:r w:rsidR="003A5C41">
        <w:fldChar w:fldCharType="begin"/>
      </w:r>
      <w:r w:rsidR="003A5C41">
        <w:instrText>HYPERLINK "https://info.taiwantrade.com/biznews/%E6%95%B8%E4%BD%8D%E5%8D%87%E7%B4%9A%E7%AF%87-%E6%95%B4%E5%90%88%E8%88%87%E5%85%B1%E8%9E%8D-%E6%95%B8%E4%BD%8D%E5%8C%96%E5%86%8D%E5%89%B5%E6%96%B0-%E4%BC%81%E6%A5%AD%E5%BD%8E%E9%81%93%E8%B6%85%E8%BB%8A%E5%A5%BD%E6%A9%9F%E6%9C%83-2442789.html"</w:instrText>
      </w:r>
      <w:r w:rsidR="003A5C41">
        <w:fldChar w:fldCharType="separate"/>
      </w:r>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r w:rsidR="003A5C41">
        <w:fldChar w:fldCharType="end"/>
      </w:r>
      <w:r w:rsidR="001B3576">
        <w:rPr>
          <w:rFonts w:hint="eastAsia"/>
        </w:rPr>
        <w:t>。檢索日期</w:t>
      </w:r>
      <w:r w:rsidR="001B3576">
        <w:rPr>
          <w:rFonts w:hint="eastAsia"/>
        </w:rPr>
        <w:t>2025/5/6</w:t>
      </w:r>
    </w:p>
  </w:footnote>
  <w:footnote w:id="18">
    <w:p w14:paraId="25BBA6CE" w14:textId="7F87A530" w:rsidR="00F239F4" w:rsidRPr="0029264D" w:rsidRDefault="00F239F4">
      <w:pPr>
        <w:pStyle w:val="afff7"/>
        <w:ind w:firstLine="400"/>
      </w:pPr>
      <w:r>
        <w:rPr>
          <w:rStyle w:val="afff9"/>
        </w:rPr>
        <w:footnoteRef/>
      </w:r>
      <w:r>
        <w:t xml:space="preserve"> </w:t>
      </w:r>
      <w:r>
        <w:rPr>
          <w:rFonts w:hint="eastAsia"/>
        </w:rPr>
        <w:t>詳見</w:t>
      </w:r>
      <w:r w:rsidR="00602974">
        <w:rPr>
          <w:rFonts w:hint="eastAsia"/>
        </w:rPr>
        <w:t xml:space="preserve"> CTWANT</w:t>
      </w:r>
      <w:r w:rsidR="00602974">
        <w:rPr>
          <w:rFonts w:hint="eastAsia"/>
        </w:rPr>
        <w:t>（</w:t>
      </w:r>
      <w:r w:rsidR="00602974">
        <w:rPr>
          <w:rFonts w:hint="eastAsia"/>
        </w:rPr>
        <w:t>2021</w:t>
      </w:r>
      <w:r w:rsidR="00602974">
        <w:rPr>
          <w:rFonts w:hint="eastAsia"/>
        </w:rPr>
        <w:t>）</w:t>
      </w:r>
      <w:r w:rsidR="0029264D">
        <w:rPr>
          <w:rFonts w:hint="eastAsia"/>
        </w:rPr>
        <w:t>專刊報導</w:t>
      </w:r>
      <w:r w:rsidR="0029264D">
        <w:rPr>
          <w:rFonts w:hint="eastAsia"/>
        </w:rPr>
        <w:t>-</w:t>
      </w:r>
      <w:hyperlink r:id="rId18" w:history="1">
        <w:r w:rsidR="0029264D" w:rsidRPr="00AA6F8E">
          <w:rPr>
            <w:rStyle w:val="af2"/>
          </w:rPr>
          <w:t>趙均</w:t>
        </w:r>
        <w:proofErr w:type="gramStart"/>
        <w:r w:rsidR="0029264D" w:rsidRPr="00AA6F8E">
          <w:rPr>
            <w:rStyle w:val="af2"/>
          </w:rPr>
          <w:t>埔</w:t>
        </w:r>
        <w:proofErr w:type="gramEnd"/>
        <w:r w:rsidR="0029264D" w:rsidRPr="00AA6F8E">
          <w:rPr>
            <w:rStyle w:val="af2"/>
          </w:rPr>
          <w:t>登上</w:t>
        </w:r>
        <w:r w:rsidR="0029264D" w:rsidRPr="00AA6F8E">
          <w:rPr>
            <w:rStyle w:val="af2"/>
          </w:rPr>
          <w:t>PI</w:t>
        </w:r>
        <w:r w:rsidR="0029264D" w:rsidRPr="00AA6F8E">
          <w:rPr>
            <w:rStyle w:val="af2"/>
          </w:rPr>
          <w:t>論壇</w:t>
        </w:r>
        <w:r w:rsidR="000F1F9F">
          <w:rPr>
            <w:rStyle w:val="af2"/>
            <w:rFonts w:hint="eastAsia"/>
          </w:rPr>
          <w:t xml:space="preserve"> </w:t>
        </w:r>
        <w:r w:rsidR="0029264D" w:rsidRPr="00AA6F8E">
          <w:rPr>
            <w:rStyle w:val="af2"/>
          </w:rPr>
          <w:t>驚見夢幻客戶</w:t>
        </w:r>
        <w:r w:rsidR="000F1F9F">
          <w:rPr>
            <w:rStyle w:val="af2"/>
            <w:rFonts w:hint="eastAsia"/>
          </w:rPr>
          <w:t xml:space="preserve"> </w:t>
        </w:r>
        <w:r w:rsidR="0029264D" w:rsidRPr="00AA6F8E">
          <w:rPr>
            <w:rStyle w:val="af2"/>
          </w:rPr>
          <w:t>擄獲老佛爺、</w:t>
        </w:r>
        <w:r w:rsidR="0029264D" w:rsidRPr="00AA6F8E">
          <w:rPr>
            <w:rStyle w:val="af2"/>
          </w:rPr>
          <w:t>DKNY</w:t>
        </w:r>
        <w:r w:rsidR="0029264D" w:rsidRPr="00AA6F8E">
          <w:rPr>
            <w:rStyle w:val="af2"/>
          </w:rPr>
          <w:t>、</w:t>
        </w:r>
        <w:r w:rsidR="0029264D" w:rsidRPr="00AA6F8E">
          <w:rPr>
            <w:rStyle w:val="af2"/>
          </w:rPr>
          <w:t>CK</w:t>
        </w:r>
        <w:r w:rsidR="0029264D" w:rsidRPr="00AA6F8E">
          <w:rPr>
            <w:rStyle w:val="af2"/>
          </w:rPr>
          <w:t>大品牌芳心</w:t>
        </w:r>
      </w:hyperlink>
      <w:r w:rsidR="00AA6F8E">
        <w:rPr>
          <w:rFonts w:hint="eastAsia"/>
        </w:rPr>
        <w:t>。檢索日期</w:t>
      </w:r>
      <w:r w:rsidR="00AA6F8E">
        <w:rPr>
          <w:rFonts w:hint="eastAsia"/>
        </w:rPr>
        <w:t>2025/5/11</w:t>
      </w:r>
    </w:p>
  </w:footnote>
  <w:footnote w:id="19">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19"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0">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0"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1">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1"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w:t>
        </w:r>
        <w:proofErr w:type="gramStart"/>
        <w:r w:rsidR="003B5C91" w:rsidRPr="006C49A9">
          <w:rPr>
            <w:rStyle w:val="af2"/>
            <w:rFonts w:hint="eastAsia"/>
          </w:rPr>
          <w:t>埔</w:t>
        </w:r>
        <w:proofErr w:type="gramEnd"/>
        <w:r w:rsidR="003B5C91" w:rsidRPr="006C49A9">
          <w:rPr>
            <w:rStyle w:val="af2"/>
            <w:rFonts w:hint="eastAsia"/>
          </w:rPr>
          <w:t>：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2">
    <w:p w14:paraId="768FDD54" w14:textId="2BE65C0A" w:rsidR="00C950ED" w:rsidRPr="00166834" w:rsidRDefault="00C950ED" w:rsidP="00C950ED">
      <w:pPr>
        <w:pStyle w:val="afff7"/>
        <w:ind w:firstLine="400"/>
        <w:rPr>
          <w:rStyle w:val="af2"/>
          <w:rFonts w:hint="eastAsia"/>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rPr>
          <w:rFonts w:hint="eastAsia"/>
        </w:rPr>
      </w:pPr>
      <w:r w:rsidRPr="00166834">
        <w:rPr>
          <w:rStyle w:val="af2"/>
          <w:rFonts w:hint="eastAsia"/>
        </w:rPr>
        <w:t>會展、業務管理數位工具</w:t>
      </w:r>
      <w:proofErr w:type="gramStart"/>
      <w:r w:rsidRPr="00166834">
        <w:rPr>
          <w:rStyle w:val="af2"/>
          <w:rFonts w:hint="eastAsia"/>
        </w:rPr>
        <w:t>雙刀流</w:t>
      </w:r>
      <w:proofErr w:type="gramEnd"/>
      <w:r w:rsidRPr="00166834">
        <w:rPr>
          <w:rStyle w:val="af2"/>
          <w:rFonts w:hint="eastAsia"/>
        </w:rPr>
        <w:t>，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04"/>
    <w:rsid w:val="000012BA"/>
    <w:rsid w:val="000013C4"/>
    <w:rsid w:val="0000152F"/>
    <w:rsid w:val="00001810"/>
    <w:rsid w:val="000018A7"/>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68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BE"/>
    <w:rsid w:val="0001370B"/>
    <w:rsid w:val="000137F9"/>
    <w:rsid w:val="00013926"/>
    <w:rsid w:val="00013E85"/>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6B7E"/>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7AD"/>
    <w:rsid w:val="00031DA8"/>
    <w:rsid w:val="00031EC1"/>
    <w:rsid w:val="00032546"/>
    <w:rsid w:val="000327F4"/>
    <w:rsid w:val="00032A44"/>
    <w:rsid w:val="00032A8F"/>
    <w:rsid w:val="00032A95"/>
    <w:rsid w:val="00032AD2"/>
    <w:rsid w:val="00032E4C"/>
    <w:rsid w:val="00032EE1"/>
    <w:rsid w:val="00033065"/>
    <w:rsid w:val="00033298"/>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255"/>
    <w:rsid w:val="000442F1"/>
    <w:rsid w:val="000444F2"/>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05"/>
    <w:rsid w:val="000475DB"/>
    <w:rsid w:val="00047650"/>
    <w:rsid w:val="00047895"/>
    <w:rsid w:val="00047F04"/>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412E"/>
    <w:rsid w:val="000541C8"/>
    <w:rsid w:val="00054711"/>
    <w:rsid w:val="00054E0C"/>
    <w:rsid w:val="0005511D"/>
    <w:rsid w:val="000551F6"/>
    <w:rsid w:val="00055285"/>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355"/>
    <w:rsid w:val="0006065E"/>
    <w:rsid w:val="00060958"/>
    <w:rsid w:val="00060984"/>
    <w:rsid w:val="00060A25"/>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2AB"/>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AB9"/>
    <w:rsid w:val="00071D30"/>
    <w:rsid w:val="00071D55"/>
    <w:rsid w:val="000720BC"/>
    <w:rsid w:val="000725CE"/>
    <w:rsid w:val="00072755"/>
    <w:rsid w:val="000728E4"/>
    <w:rsid w:val="00072966"/>
    <w:rsid w:val="00072B87"/>
    <w:rsid w:val="00073049"/>
    <w:rsid w:val="00073BCC"/>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51B"/>
    <w:rsid w:val="00085665"/>
    <w:rsid w:val="000858F2"/>
    <w:rsid w:val="0008590F"/>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01C"/>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9BC"/>
    <w:rsid w:val="000B4A11"/>
    <w:rsid w:val="000B4AB5"/>
    <w:rsid w:val="000B4B94"/>
    <w:rsid w:val="000B4C4B"/>
    <w:rsid w:val="000B4D7D"/>
    <w:rsid w:val="000B4F3E"/>
    <w:rsid w:val="000B5031"/>
    <w:rsid w:val="000B50EE"/>
    <w:rsid w:val="000B535D"/>
    <w:rsid w:val="000B5B04"/>
    <w:rsid w:val="000B5E85"/>
    <w:rsid w:val="000B6080"/>
    <w:rsid w:val="000B61A8"/>
    <w:rsid w:val="000B61D7"/>
    <w:rsid w:val="000B6289"/>
    <w:rsid w:val="000B6404"/>
    <w:rsid w:val="000B65E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53"/>
    <w:rsid w:val="000C5965"/>
    <w:rsid w:val="000C5B55"/>
    <w:rsid w:val="000C5B7B"/>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EF0"/>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1F9F"/>
    <w:rsid w:val="000F2032"/>
    <w:rsid w:val="000F20E9"/>
    <w:rsid w:val="000F2585"/>
    <w:rsid w:val="000F2E98"/>
    <w:rsid w:val="000F2EFE"/>
    <w:rsid w:val="000F319D"/>
    <w:rsid w:val="000F3246"/>
    <w:rsid w:val="000F348C"/>
    <w:rsid w:val="000F360B"/>
    <w:rsid w:val="000F36AE"/>
    <w:rsid w:val="000F3863"/>
    <w:rsid w:val="000F3947"/>
    <w:rsid w:val="000F39FF"/>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1AE"/>
    <w:rsid w:val="001055E0"/>
    <w:rsid w:val="001056C5"/>
    <w:rsid w:val="00105966"/>
    <w:rsid w:val="00105A1E"/>
    <w:rsid w:val="00105A6F"/>
    <w:rsid w:val="00105C26"/>
    <w:rsid w:val="00105C57"/>
    <w:rsid w:val="00105C74"/>
    <w:rsid w:val="00105D3F"/>
    <w:rsid w:val="00105F82"/>
    <w:rsid w:val="00106094"/>
    <w:rsid w:val="00106113"/>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16"/>
    <w:rsid w:val="0011152D"/>
    <w:rsid w:val="00111622"/>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9B2"/>
    <w:rsid w:val="00115B25"/>
    <w:rsid w:val="00115BEC"/>
    <w:rsid w:val="00115C24"/>
    <w:rsid w:val="00115E46"/>
    <w:rsid w:val="0011628D"/>
    <w:rsid w:val="00116433"/>
    <w:rsid w:val="0011655E"/>
    <w:rsid w:val="00116B27"/>
    <w:rsid w:val="00116BE9"/>
    <w:rsid w:val="00117143"/>
    <w:rsid w:val="00117161"/>
    <w:rsid w:val="0011730A"/>
    <w:rsid w:val="00117E4D"/>
    <w:rsid w:val="00117E57"/>
    <w:rsid w:val="00120063"/>
    <w:rsid w:val="00120237"/>
    <w:rsid w:val="001204E1"/>
    <w:rsid w:val="0012059B"/>
    <w:rsid w:val="001207CA"/>
    <w:rsid w:val="00120816"/>
    <w:rsid w:val="00120947"/>
    <w:rsid w:val="00120A05"/>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045"/>
    <w:rsid w:val="0013415D"/>
    <w:rsid w:val="00134364"/>
    <w:rsid w:val="0013438E"/>
    <w:rsid w:val="0013443D"/>
    <w:rsid w:val="001344C5"/>
    <w:rsid w:val="00134544"/>
    <w:rsid w:val="001345B1"/>
    <w:rsid w:val="001345D7"/>
    <w:rsid w:val="00134691"/>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63C"/>
    <w:rsid w:val="0013769E"/>
    <w:rsid w:val="001376E9"/>
    <w:rsid w:val="00137BCC"/>
    <w:rsid w:val="00137F07"/>
    <w:rsid w:val="00137FDE"/>
    <w:rsid w:val="001400DB"/>
    <w:rsid w:val="00140266"/>
    <w:rsid w:val="00140890"/>
    <w:rsid w:val="00140B80"/>
    <w:rsid w:val="00140C60"/>
    <w:rsid w:val="00140E0F"/>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FB1"/>
    <w:rsid w:val="0014402B"/>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54"/>
    <w:rsid w:val="001512C2"/>
    <w:rsid w:val="00151C51"/>
    <w:rsid w:val="00151DD1"/>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F6"/>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CDC"/>
    <w:rsid w:val="00156DB2"/>
    <w:rsid w:val="00156DC1"/>
    <w:rsid w:val="00156FAA"/>
    <w:rsid w:val="001571EE"/>
    <w:rsid w:val="001572DF"/>
    <w:rsid w:val="0015782B"/>
    <w:rsid w:val="0015787C"/>
    <w:rsid w:val="00157956"/>
    <w:rsid w:val="00157B87"/>
    <w:rsid w:val="00157BAD"/>
    <w:rsid w:val="00157C4D"/>
    <w:rsid w:val="00157DCB"/>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40D"/>
    <w:rsid w:val="00172521"/>
    <w:rsid w:val="00172A91"/>
    <w:rsid w:val="00172C42"/>
    <w:rsid w:val="00172DC6"/>
    <w:rsid w:val="001731C4"/>
    <w:rsid w:val="0017342E"/>
    <w:rsid w:val="001734F8"/>
    <w:rsid w:val="001738CD"/>
    <w:rsid w:val="001738D0"/>
    <w:rsid w:val="00173AD4"/>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E6"/>
    <w:rsid w:val="001813FF"/>
    <w:rsid w:val="00181720"/>
    <w:rsid w:val="001819BB"/>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CC3"/>
    <w:rsid w:val="00187CC6"/>
    <w:rsid w:val="0019000D"/>
    <w:rsid w:val="00190161"/>
    <w:rsid w:val="00190334"/>
    <w:rsid w:val="0019037D"/>
    <w:rsid w:val="00190639"/>
    <w:rsid w:val="00190B3F"/>
    <w:rsid w:val="00190C51"/>
    <w:rsid w:val="00190D15"/>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6CB"/>
    <w:rsid w:val="00197AF3"/>
    <w:rsid w:val="00197DCF"/>
    <w:rsid w:val="00197DFB"/>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CC7"/>
    <w:rsid w:val="001B5073"/>
    <w:rsid w:val="001B5473"/>
    <w:rsid w:val="001B54DE"/>
    <w:rsid w:val="001B5507"/>
    <w:rsid w:val="001B56FE"/>
    <w:rsid w:val="001B57EB"/>
    <w:rsid w:val="001B595C"/>
    <w:rsid w:val="001B5A02"/>
    <w:rsid w:val="001B5E66"/>
    <w:rsid w:val="001B5FC4"/>
    <w:rsid w:val="001B661F"/>
    <w:rsid w:val="001B695B"/>
    <w:rsid w:val="001B6C05"/>
    <w:rsid w:val="001B7173"/>
    <w:rsid w:val="001B71AD"/>
    <w:rsid w:val="001B7363"/>
    <w:rsid w:val="001B73C0"/>
    <w:rsid w:val="001B73D0"/>
    <w:rsid w:val="001B7721"/>
    <w:rsid w:val="001B77C8"/>
    <w:rsid w:val="001B7811"/>
    <w:rsid w:val="001B7930"/>
    <w:rsid w:val="001B79BE"/>
    <w:rsid w:val="001B7DDE"/>
    <w:rsid w:val="001B7E92"/>
    <w:rsid w:val="001B7F99"/>
    <w:rsid w:val="001C00EB"/>
    <w:rsid w:val="001C022F"/>
    <w:rsid w:val="001C0387"/>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A9A"/>
    <w:rsid w:val="001E2EC9"/>
    <w:rsid w:val="001E30B4"/>
    <w:rsid w:val="001E312D"/>
    <w:rsid w:val="001E3853"/>
    <w:rsid w:val="001E3BAD"/>
    <w:rsid w:val="001E3C06"/>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3D"/>
    <w:rsid w:val="001F01AA"/>
    <w:rsid w:val="001F05FB"/>
    <w:rsid w:val="001F071C"/>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494"/>
    <w:rsid w:val="001F75DE"/>
    <w:rsid w:val="001F7748"/>
    <w:rsid w:val="001F785E"/>
    <w:rsid w:val="001F78B7"/>
    <w:rsid w:val="001F7CCF"/>
    <w:rsid w:val="001F7D96"/>
    <w:rsid w:val="001F7ECA"/>
    <w:rsid w:val="00200000"/>
    <w:rsid w:val="002001EA"/>
    <w:rsid w:val="00200219"/>
    <w:rsid w:val="00200275"/>
    <w:rsid w:val="00200305"/>
    <w:rsid w:val="002003D0"/>
    <w:rsid w:val="00200553"/>
    <w:rsid w:val="002005F0"/>
    <w:rsid w:val="0020081C"/>
    <w:rsid w:val="0020096E"/>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1B7"/>
    <w:rsid w:val="00205362"/>
    <w:rsid w:val="002054E7"/>
    <w:rsid w:val="002055E0"/>
    <w:rsid w:val="00205B31"/>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711B"/>
    <w:rsid w:val="00217227"/>
    <w:rsid w:val="00217285"/>
    <w:rsid w:val="00217288"/>
    <w:rsid w:val="00217575"/>
    <w:rsid w:val="00217A22"/>
    <w:rsid w:val="00217B67"/>
    <w:rsid w:val="00217BDF"/>
    <w:rsid w:val="00217C1E"/>
    <w:rsid w:val="00217DF7"/>
    <w:rsid w:val="0022070E"/>
    <w:rsid w:val="00220765"/>
    <w:rsid w:val="0022078F"/>
    <w:rsid w:val="002207B0"/>
    <w:rsid w:val="002208A6"/>
    <w:rsid w:val="00220990"/>
    <w:rsid w:val="00220B55"/>
    <w:rsid w:val="00220E57"/>
    <w:rsid w:val="00220FEC"/>
    <w:rsid w:val="0022106D"/>
    <w:rsid w:val="00221333"/>
    <w:rsid w:val="0022149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51"/>
    <w:rsid w:val="00223D93"/>
    <w:rsid w:val="00223DD6"/>
    <w:rsid w:val="00223E19"/>
    <w:rsid w:val="00223E39"/>
    <w:rsid w:val="00223F3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F3"/>
    <w:rsid w:val="00227B80"/>
    <w:rsid w:val="00227D30"/>
    <w:rsid w:val="00227FEC"/>
    <w:rsid w:val="00230433"/>
    <w:rsid w:val="00230563"/>
    <w:rsid w:val="002308B0"/>
    <w:rsid w:val="002311F0"/>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0D6"/>
    <w:rsid w:val="00235165"/>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3D4"/>
    <w:rsid w:val="0024753D"/>
    <w:rsid w:val="00247645"/>
    <w:rsid w:val="0024792B"/>
    <w:rsid w:val="00247C34"/>
    <w:rsid w:val="0025006E"/>
    <w:rsid w:val="0025032D"/>
    <w:rsid w:val="00250691"/>
    <w:rsid w:val="0025095E"/>
    <w:rsid w:val="002509C8"/>
    <w:rsid w:val="00250B7A"/>
    <w:rsid w:val="00250C53"/>
    <w:rsid w:val="00250DAC"/>
    <w:rsid w:val="00250FAC"/>
    <w:rsid w:val="00250FDF"/>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5FB"/>
    <w:rsid w:val="00253958"/>
    <w:rsid w:val="00253D07"/>
    <w:rsid w:val="00253E1E"/>
    <w:rsid w:val="0025405A"/>
    <w:rsid w:val="0025437D"/>
    <w:rsid w:val="00254656"/>
    <w:rsid w:val="00254944"/>
    <w:rsid w:val="00254A30"/>
    <w:rsid w:val="00254AE8"/>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7DC"/>
    <w:rsid w:val="00264898"/>
    <w:rsid w:val="002648EE"/>
    <w:rsid w:val="00264918"/>
    <w:rsid w:val="00264E14"/>
    <w:rsid w:val="002651AD"/>
    <w:rsid w:val="002651F8"/>
    <w:rsid w:val="00265335"/>
    <w:rsid w:val="0026558A"/>
    <w:rsid w:val="002656F6"/>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893"/>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5707"/>
    <w:rsid w:val="00285873"/>
    <w:rsid w:val="00285C46"/>
    <w:rsid w:val="00285D5E"/>
    <w:rsid w:val="00285E36"/>
    <w:rsid w:val="002860CF"/>
    <w:rsid w:val="00286494"/>
    <w:rsid w:val="0028675F"/>
    <w:rsid w:val="0028699C"/>
    <w:rsid w:val="002869FB"/>
    <w:rsid w:val="00286F4B"/>
    <w:rsid w:val="00287114"/>
    <w:rsid w:val="00287238"/>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20E4"/>
    <w:rsid w:val="00292119"/>
    <w:rsid w:val="002923FC"/>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15A"/>
    <w:rsid w:val="002943F7"/>
    <w:rsid w:val="00294596"/>
    <w:rsid w:val="00294736"/>
    <w:rsid w:val="002948B7"/>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CD9"/>
    <w:rsid w:val="002A1DC8"/>
    <w:rsid w:val="002A1EC6"/>
    <w:rsid w:val="002A205D"/>
    <w:rsid w:val="002A222A"/>
    <w:rsid w:val="002A26ED"/>
    <w:rsid w:val="002A2A26"/>
    <w:rsid w:val="002A2C23"/>
    <w:rsid w:val="002A2FCE"/>
    <w:rsid w:val="002A30AB"/>
    <w:rsid w:val="002A3163"/>
    <w:rsid w:val="002A36C3"/>
    <w:rsid w:val="002A36C7"/>
    <w:rsid w:val="002A3AF4"/>
    <w:rsid w:val="002A3D88"/>
    <w:rsid w:val="002A3D95"/>
    <w:rsid w:val="002A3EDA"/>
    <w:rsid w:val="002A4343"/>
    <w:rsid w:val="002A448C"/>
    <w:rsid w:val="002A455C"/>
    <w:rsid w:val="002A475C"/>
    <w:rsid w:val="002A4830"/>
    <w:rsid w:val="002A4BF5"/>
    <w:rsid w:val="002A4C0B"/>
    <w:rsid w:val="002A521C"/>
    <w:rsid w:val="002A5271"/>
    <w:rsid w:val="002A5A67"/>
    <w:rsid w:val="002A5A98"/>
    <w:rsid w:val="002A5B0C"/>
    <w:rsid w:val="002A5FA9"/>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2A7"/>
    <w:rsid w:val="002B2679"/>
    <w:rsid w:val="002B2708"/>
    <w:rsid w:val="002B27A4"/>
    <w:rsid w:val="002B28F1"/>
    <w:rsid w:val="002B2B99"/>
    <w:rsid w:val="002B3290"/>
    <w:rsid w:val="002B3442"/>
    <w:rsid w:val="002B34D5"/>
    <w:rsid w:val="002B3718"/>
    <w:rsid w:val="002B382D"/>
    <w:rsid w:val="002B408F"/>
    <w:rsid w:val="002B43E6"/>
    <w:rsid w:val="002B4465"/>
    <w:rsid w:val="002B44E1"/>
    <w:rsid w:val="002B45C7"/>
    <w:rsid w:val="002B471A"/>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377"/>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F0307"/>
    <w:rsid w:val="002F044B"/>
    <w:rsid w:val="002F04B5"/>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2"/>
    <w:rsid w:val="002F4FC9"/>
    <w:rsid w:val="002F5021"/>
    <w:rsid w:val="002F5023"/>
    <w:rsid w:val="002F5095"/>
    <w:rsid w:val="002F5160"/>
    <w:rsid w:val="002F5881"/>
    <w:rsid w:val="002F58D7"/>
    <w:rsid w:val="002F590C"/>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EFA"/>
    <w:rsid w:val="00302FC3"/>
    <w:rsid w:val="003030A0"/>
    <w:rsid w:val="0030357B"/>
    <w:rsid w:val="0030361F"/>
    <w:rsid w:val="00303727"/>
    <w:rsid w:val="00303A96"/>
    <w:rsid w:val="00303CCE"/>
    <w:rsid w:val="00303CE7"/>
    <w:rsid w:val="00303D0B"/>
    <w:rsid w:val="00303E93"/>
    <w:rsid w:val="00304390"/>
    <w:rsid w:val="003043CC"/>
    <w:rsid w:val="00304569"/>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89A"/>
    <w:rsid w:val="003078AB"/>
    <w:rsid w:val="00307A61"/>
    <w:rsid w:val="00307DAA"/>
    <w:rsid w:val="003100D1"/>
    <w:rsid w:val="003101C4"/>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90A"/>
    <w:rsid w:val="00314C34"/>
    <w:rsid w:val="00314F2C"/>
    <w:rsid w:val="003153E8"/>
    <w:rsid w:val="00315424"/>
    <w:rsid w:val="003154B4"/>
    <w:rsid w:val="003158C6"/>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6D"/>
    <w:rsid w:val="00317EAB"/>
    <w:rsid w:val="003202A8"/>
    <w:rsid w:val="00320566"/>
    <w:rsid w:val="003205AC"/>
    <w:rsid w:val="0032068B"/>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3AA"/>
    <w:rsid w:val="003264A0"/>
    <w:rsid w:val="003265D6"/>
    <w:rsid w:val="003266FB"/>
    <w:rsid w:val="003269C7"/>
    <w:rsid w:val="00326B64"/>
    <w:rsid w:val="00326CCE"/>
    <w:rsid w:val="00326E9E"/>
    <w:rsid w:val="00327070"/>
    <w:rsid w:val="003273E9"/>
    <w:rsid w:val="00327771"/>
    <w:rsid w:val="00327945"/>
    <w:rsid w:val="00327A41"/>
    <w:rsid w:val="00327D1E"/>
    <w:rsid w:val="00327E57"/>
    <w:rsid w:val="003305DB"/>
    <w:rsid w:val="00330B27"/>
    <w:rsid w:val="00330EAB"/>
    <w:rsid w:val="00330F46"/>
    <w:rsid w:val="00331060"/>
    <w:rsid w:val="00331087"/>
    <w:rsid w:val="0033159D"/>
    <w:rsid w:val="003316F0"/>
    <w:rsid w:val="003318F1"/>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735"/>
    <w:rsid w:val="00337A6E"/>
    <w:rsid w:val="00337C7A"/>
    <w:rsid w:val="00337D55"/>
    <w:rsid w:val="00337FA4"/>
    <w:rsid w:val="003400C6"/>
    <w:rsid w:val="003402F5"/>
    <w:rsid w:val="00340EB0"/>
    <w:rsid w:val="00341189"/>
    <w:rsid w:val="0034141E"/>
    <w:rsid w:val="0034163D"/>
    <w:rsid w:val="003416E5"/>
    <w:rsid w:val="0034187B"/>
    <w:rsid w:val="00341893"/>
    <w:rsid w:val="0034244A"/>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5F1A"/>
    <w:rsid w:val="0034626C"/>
    <w:rsid w:val="00346BD0"/>
    <w:rsid w:val="00346C87"/>
    <w:rsid w:val="00346CE4"/>
    <w:rsid w:val="00346CF8"/>
    <w:rsid w:val="00346D44"/>
    <w:rsid w:val="00346DC8"/>
    <w:rsid w:val="00347282"/>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AA8"/>
    <w:rsid w:val="00352D09"/>
    <w:rsid w:val="00353017"/>
    <w:rsid w:val="00353165"/>
    <w:rsid w:val="003531C0"/>
    <w:rsid w:val="003535C4"/>
    <w:rsid w:val="00353807"/>
    <w:rsid w:val="00353971"/>
    <w:rsid w:val="003539C1"/>
    <w:rsid w:val="003539D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AB9"/>
    <w:rsid w:val="00377100"/>
    <w:rsid w:val="00377465"/>
    <w:rsid w:val="00377A86"/>
    <w:rsid w:val="00377E82"/>
    <w:rsid w:val="00377E98"/>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925"/>
    <w:rsid w:val="00390B62"/>
    <w:rsid w:val="00391439"/>
    <w:rsid w:val="003915DB"/>
    <w:rsid w:val="003917EC"/>
    <w:rsid w:val="003918CC"/>
    <w:rsid w:val="003918F1"/>
    <w:rsid w:val="003919F6"/>
    <w:rsid w:val="00391A35"/>
    <w:rsid w:val="00391F3E"/>
    <w:rsid w:val="003927A4"/>
    <w:rsid w:val="00392A6C"/>
    <w:rsid w:val="00392BF9"/>
    <w:rsid w:val="00392EC6"/>
    <w:rsid w:val="0039317B"/>
    <w:rsid w:val="003935FC"/>
    <w:rsid w:val="00393610"/>
    <w:rsid w:val="00393646"/>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5B3"/>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FD"/>
    <w:rsid w:val="003A63F2"/>
    <w:rsid w:val="003A664D"/>
    <w:rsid w:val="003A6976"/>
    <w:rsid w:val="003A6BE2"/>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DC0"/>
    <w:rsid w:val="003C12A4"/>
    <w:rsid w:val="003C15A5"/>
    <w:rsid w:val="003C18F5"/>
    <w:rsid w:val="003C1963"/>
    <w:rsid w:val="003C19B4"/>
    <w:rsid w:val="003C1F65"/>
    <w:rsid w:val="003C236E"/>
    <w:rsid w:val="003C23AE"/>
    <w:rsid w:val="003C253E"/>
    <w:rsid w:val="003C2683"/>
    <w:rsid w:val="003C27C3"/>
    <w:rsid w:val="003C294D"/>
    <w:rsid w:val="003C2B9A"/>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4E9"/>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61D"/>
    <w:rsid w:val="003F39B4"/>
    <w:rsid w:val="003F3F87"/>
    <w:rsid w:val="003F404D"/>
    <w:rsid w:val="003F4108"/>
    <w:rsid w:val="003F428A"/>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50AC"/>
    <w:rsid w:val="00405119"/>
    <w:rsid w:val="004051C5"/>
    <w:rsid w:val="0040534A"/>
    <w:rsid w:val="004059DF"/>
    <w:rsid w:val="00405A88"/>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5D79"/>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96C"/>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A31"/>
    <w:rsid w:val="00430B97"/>
    <w:rsid w:val="00430D32"/>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ECE"/>
    <w:rsid w:val="00434FBB"/>
    <w:rsid w:val="0043513D"/>
    <w:rsid w:val="0043516B"/>
    <w:rsid w:val="004355B0"/>
    <w:rsid w:val="004355E6"/>
    <w:rsid w:val="00435638"/>
    <w:rsid w:val="00435D7B"/>
    <w:rsid w:val="00435EC4"/>
    <w:rsid w:val="00436291"/>
    <w:rsid w:val="0043640F"/>
    <w:rsid w:val="004365B6"/>
    <w:rsid w:val="00436655"/>
    <w:rsid w:val="004368AD"/>
    <w:rsid w:val="00436F16"/>
    <w:rsid w:val="00436F80"/>
    <w:rsid w:val="0043702D"/>
    <w:rsid w:val="004370B9"/>
    <w:rsid w:val="004371FE"/>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D3"/>
    <w:rsid w:val="00440D5C"/>
    <w:rsid w:val="00440E0D"/>
    <w:rsid w:val="00440EAD"/>
    <w:rsid w:val="00441676"/>
    <w:rsid w:val="00441CB7"/>
    <w:rsid w:val="00441E42"/>
    <w:rsid w:val="004421CA"/>
    <w:rsid w:val="00442647"/>
    <w:rsid w:val="004427B4"/>
    <w:rsid w:val="00442C29"/>
    <w:rsid w:val="00442DB7"/>
    <w:rsid w:val="00442F05"/>
    <w:rsid w:val="0044326E"/>
    <w:rsid w:val="00443373"/>
    <w:rsid w:val="00443789"/>
    <w:rsid w:val="00443A1D"/>
    <w:rsid w:val="00443CCD"/>
    <w:rsid w:val="00443CF6"/>
    <w:rsid w:val="00444238"/>
    <w:rsid w:val="00444888"/>
    <w:rsid w:val="00444A61"/>
    <w:rsid w:val="0044528D"/>
    <w:rsid w:val="0044547F"/>
    <w:rsid w:val="004456F6"/>
    <w:rsid w:val="0044579B"/>
    <w:rsid w:val="004458A9"/>
    <w:rsid w:val="004458C1"/>
    <w:rsid w:val="00445994"/>
    <w:rsid w:val="00445DBC"/>
    <w:rsid w:val="00446757"/>
    <w:rsid w:val="00446880"/>
    <w:rsid w:val="004468FE"/>
    <w:rsid w:val="0044692C"/>
    <w:rsid w:val="00446AC7"/>
    <w:rsid w:val="00446F7B"/>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B19"/>
    <w:rsid w:val="00453C22"/>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F7"/>
    <w:rsid w:val="00465D98"/>
    <w:rsid w:val="00465F3F"/>
    <w:rsid w:val="00465F7B"/>
    <w:rsid w:val="0046642A"/>
    <w:rsid w:val="0046651E"/>
    <w:rsid w:val="00466681"/>
    <w:rsid w:val="00466AD3"/>
    <w:rsid w:val="00466C02"/>
    <w:rsid w:val="00466E7E"/>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800"/>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618"/>
    <w:rsid w:val="00485751"/>
    <w:rsid w:val="0048593E"/>
    <w:rsid w:val="00485A55"/>
    <w:rsid w:val="00485C6C"/>
    <w:rsid w:val="0048608F"/>
    <w:rsid w:val="004864CC"/>
    <w:rsid w:val="00486915"/>
    <w:rsid w:val="004869CF"/>
    <w:rsid w:val="00486A61"/>
    <w:rsid w:val="00486D30"/>
    <w:rsid w:val="00486DF7"/>
    <w:rsid w:val="004873F9"/>
    <w:rsid w:val="0048764A"/>
    <w:rsid w:val="00487710"/>
    <w:rsid w:val="004878A3"/>
    <w:rsid w:val="004878EF"/>
    <w:rsid w:val="00487CB8"/>
    <w:rsid w:val="00487E77"/>
    <w:rsid w:val="00487E7C"/>
    <w:rsid w:val="00490200"/>
    <w:rsid w:val="00490253"/>
    <w:rsid w:val="00490512"/>
    <w:rsid w:val="00490827"/>
    <w:rsid w:val="00490884"/>
    <w:rsid w:val="004909E9"/>
    <w:rsid w:val="00490D64"/>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06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7A4"/>
    <w:rsid w:val="004A4BB9"/>
    <w:rsid w:val="004A4C28"/>
    <w:rsid w:val="004A4E13"/>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542"/>
    <w:rsid w:val="004B771E"/>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AAA"/>
    <w:rsid w:val="004C1B72"/>
    <w:rsid w:val="004C1C7B"/>
    <w:rsid w:val="004C1F29"/>
    <w:rsid w:val="004C22C8"/>
    <w:rsid w:val="004C2369"/>
    <w:rsid w:val="004C238B"/>
    <w:rsid w:val="004C24B4"/>
    <w:rsid w:val="004C2859"/>
    <w:rsid w:val="004C2A5B"/>
    <w:rsid w:val="004C323F"/>
    <w:rsid w:val="004C326C"/>
    <w:rsid w:val="004C36F5"/>
    <w:rsid w:val="004C3726"/>
    <w:rsid w:val="004C373E"/>
    <w:rsid w:val="004C3786"/>
    <w:rsid w:val="004C39BA"/>
    <w:rsid w:val="004C3E29"/>
    <w:rsid w:val="004C40DC"/>
    <w:rsid w:val="004C43B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78"/>
    <w:rsid w:val="004D66D2"/>
    <w:rsid w:val="004D6950"/>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053"/>
    <w:rsid w:val="004F134A"/>
    <w:rsid w:val="004F15A0"/>
    <w:rsid w:val="004F1733"/>
    <w:rsid w:val="004F190D"/>
    <w:rsid w:val="004F1A72"/>
    <w:rsid w:val="004F202B"/>
    <w:rsid w:val="004F219C"/>
    <w:rsid w:val="004F24DD"/>
    <w:rsid w:val="004F25C2"/>
    <w:rsid w:val="004F26E3"/>
    <w:rsid w:val="004F293D"/>
    <w:rsid w:val="004F303F"/>
    <w:rsid w:val="004F33EE"/>
    <w:rsid w:val="004F36B5"/>
    <w:rsid w:val="004F3898"/>
    <w:rsid w:val="004F390C"/>
    <w:rsid w:val="004F39D7"/>
    <w:rsid w:val="004F3ACA"/>
    <w:rsid w:val="004F3B08"/>
    <w:rsid w:val="004F3C65"/>
    <w:rsid w:val="004F3CA4"/>
    <w:rsid w:val="004F414E"/>
    <w:rsid w:val="004F432E"/>
    <w:rsid w:val="004F43D7"/>
    <w:rsid w:val="004F441F"/>
    <w:rsid w:val="004F4481"/>
    <w:rsid w:val="004F4779"/>
    <w:rsid w:val="004F47D9"/>
    <w:rsid w:val="004F4B78"/>
    <w:rsid w:val="004F4C1D"/>
    <w:rsid w:val="004F4D21"/>
    <w:rsid w:val="004F5466"/>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98E"/>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9EC"/>
    <w:rsid w:val="00504A0A"/>
    <w:rsid w:val="0050525A"/>
    <w:rsid w:val="005058E9"/>
    <w:rsid w:val="005059F4"/>
    <w:rsid w:val="00505BDD"/>
    <w:rsid w:val="00505DE3"/>
    <w:rsid w:val="00505EAA"/>
    <w:rsid w:val="0050613E"/>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AC"/>
    <w:rsid w:val="005133E9"/>
    <w:rsid w:val="005133FB"/>
    <w:rsid w:val="005136A4"/>
    <w:rsid w:val="0051388F"/>
    <w:rsid w:val="00513C64"/>
    <w:rsid w:val="00513DC3"/>
    <w:rsid w:val="00513EDA"/>
    <w:rsid w:val="005147A3"/>
    <w:rsid w:val="00514CE9"/>
    <w:rsid w:val="00514D5C"/>
    <w:rsid w:val="00514EB0"/>
    <w:rsid w:val="005152F9"/>
    <w:rsid w:val="0051557F"/>
    <w:rsid w:val="00515734"/>
    <w:rsid w:val="00515808"/>
    <w:rsid w:val="0051580B"/>
    <w:rsid w:val="00515CB5"/>
    <w:rsid w:val="00515DA7"/>
    <w:rsid w:val="00516811"/>
    <w:rsid w:val="00516860"/>
    <w:rsid w:val="005169A2"/>
    <w:rsid w:val="00516B0F"/>
    <w:rsid w:val="00516D24"/>
    <w:rsid w:val="00516F7A"/>
    <w:rsid w:val="0051734B"/>
    <w:rsid w:val="00517576"/>
    <w:rsid w:val="0052006A"/>
    <w:rsid w:val="00520281"/>
    <w:rsid w:val="0052043A"/>
    <w:rsid w:val="00520775"/>
    <w:rsid w:val="00520B59"/>
    <w:rsid w:val="00520F9E"/>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FA"/>
    <w:rsid w:val="00531621"/>
    <w:rsid w:val="005316B2"/>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5C"/>
    <w:rsid w:val="005364B8"/>
    <w:rsid w:val="005364E3"/>
    <w:rsid w:val="0053662B"/>
    <w:rsid w:val="0053679B"/>
    <w:rsid w:val="005369BA"/>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6DA"/>
    <w:rsid w:val="00540747"/>
    <w:rsid w:val="00540748"/>
    <w:rsid w:val="005409CE"/>
    <w:rsid w:val="00540A76"/>
    <w:rsid w:val="00540D08"/>
    <w:rsid w:val="00540D36"/>
    <w:rsid w:val="00541788"/>
    <w:rsid w:val="00541A27"/>
    <w:rsid w:val="00541B68"/>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840"/>
    <w:rsid w:val="00550862"/>
    <w:rsid w:val="00550932"/>
    <w:rsid w:val="00550B9E"/>
    <w:rsid w:val="00550CF8"/>
    <w:rsid w:val="00550ED9"/>
    <w:rsid w:val="005510DC"/>
    <w:rsid w:val="00551112"/>
    <w:rsid w:val="00551252"/>
    <w:rsid w:val="0055146B"/>
    <w:rsid w:val="00551507"/>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537C"/>
    <w:rsid w:val="0055589F"/>
    <w:rsid w:val="00555B3F"/>
    <w:rsid w:val="00555B81"/>
    <w:rsid w:val="00555C74"/>
    <w:rsid w:val="005564A5"/>
    <w:rsid w:val="0055667E"/>
    <w:rsid w:val="005567C5"/>
    <w:rsid w:val="00556871"/>
    <w:rsid w:val="005569C6"/>
    <w:rsid w:val="00556D0C"/>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F68"/>
    <w:rsid w:val="00570125"/>
    <w:rsid w:val="00570240"/>
    <w:rsid w:val="0057091D"/>
    <w:rsid w:val="005709B5"/>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93D"/>
    <w:rsid w:val="00581964"/>
    <w:rsid w:val="00581A54"/>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15C"/>
    <w:rsid w:val="0058695C"/>
    <w:rsid w:val="00586B65"/>
    <w:rsid w:val="00586CCA"/>
    <w:rsid w:val="00586E22"/>
    <w:rsid w:val="005873F8"/>
    <w:rsid w:val="005876B8"/>
    <w:rsid w:val="0058777C"/>
    <w:rsid w:val="005877D6"/>
    <w:rsid w:val="00587863"/>
    <w:rsid w:val="005878FE"/>
    <w:rsid w:val="00587ABC"/>
    <w:rsid w:val="00587DA0"/>
    <w:rsid w:val="00587E30"/>
    <w:rsid w:val="0059015D"/>
    <w:rsid w:val="005901BE"/>
    <w:rsid w:val="005908F7"/>
    <w:rsid w:val="005909E8"/>
    <w:rsid w:val="00590B04"/>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BE7"/>
    <w:rsid w:val="00595BFF"/>
    <w:rsid w:val="00595D15"/>
    <w:rsid w:val="00595E5F"/>
    <w:rsid w:val="00595F55"/>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E03"/>
    <w:rsid w:val="005A207F"/>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CCD"/>
    <w:rsid w:val="005A7D01"/>
    <w:rsid w:val="005A7E55"/>
    <w:rsid w:val="005A7ED4"/>
    <w:rsid w:val="005B0346"/>
    <w:rsid w:val="005B03A6"/>
    <w:rsid w:val="005B03FD"/>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8AF"/>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5E4"/>
    <w:rsid w:val="005F1A91"/>
    <w:rsid w:val="005F1BBE"/>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17D"/>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DDE"/>
    <w:rsid w:val="00615F97"/>
    <w:rsid w:val="00616096"/>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B80"/>
    <w:rsid w:val="00630F96"/>
    <w:rsid w:val="0063111E"/>
    <w:rsid w:val="006313C0"/>
    <w:rsid w:val="00631D05"/>
    <w:rsid w:val="00631EFC"/>
    <w:rsid w:val="00632000"/>
    <w:rsid w:val="006320B0"/>
    <w:rsid w:val="006326E6"/>
    <w:rsid w:val="00632C95"/>
    <w:rsid w:val="00632D63"/>
    <w:rsid w:val="0063303D"/>
    <w:rsid w:val="00633060"/>
    <w:rsid w:val="00633094"/>
    <w:rsid w:val="00633ADE"/>
    <w:rsid w:val="00633BAA"/>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E6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FE"/>
    <w:rsid w:val="006533CD"/>
    <w:rsid w:val="006534E3"/>
    <w:rsid w:val="00653B72"/>
    <w:rsid w:val="00653FEF"/>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5D5"/>
    <w:rsid w:val="006637C3"/>
    <w:rsid w:val="0066386F"/>
    <w:rsid w:val="00663941"/>
    <w:rsid w:val="0066397A"/>
    <w:rsid w:val="0066397F"/>
    <w:rsid w:val="0066399C"/>
    <w:rsid w:val="00663A34"/>
    <w:rsid w:val="00663CF8"/>
    <w:rsid w:val="00663DAF"/>
    <w:rsid w:val="00663F4A"/>
    <w:rsid w:val="00663FF2"/>
    <w:rsid w:val="0066428D"/>
    <w:rsid w:val="0066435C"/>
    <w:rsid w:val="006643E9"/>
    <w:rsid w:val="00664730"/>
    <w:rsid w:val="0066490F"/>
    <w:rsid w:val="006649C9"/>
    <w:rsid w:val="00665152"/>
    <w:rsid w:val="006651BA"/>
    <w:rsid w:val="0066546F"/>
    <w:rsid w:val="006654F0"/>
    <w:rsid w:val="0066571A"/>
    <w:rsid w:val="00665A6A"/>
    <w:rsid w:val="00665BBE"/>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7A6"/>
    <w:rsid w:val="0066797C"/>
    <w:rsid w:val="006679F9"/>
    <w:rsid w:val="00667A02"/>
    <w:rsid w:val="00667ABE"/>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916"/>
    <w:rsid w:val="00687B68"/>
    <w:rsid w:val="00690494"/>
    <w:rsid w:val="006904ED"/>
    <w:rsid w:val="006904F3"/>
    <w:rsid w:val="0069055E"/>
    <w:rsid w:val="006909C4"/>
    <w:rsid w:val="00690D95"/>
    <w:rsid w:val="00690E20"/>
    <w:rsid w:val="006917A6"/>
    <w:rsid w:val="006917D8"/>
    <w:rsid w:val="00691A75"/>
    <w:rsid w:val="00691AD3"/>
    <w:rsid w:val="00691C37"/>
    <w:rsid w:val="00691DD9"/>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E"/>
    <w:rsid w:val="00695B36"/>
    <w:rsid w:val="00695E1A"/>
    <w:rsid w:val="00696116"/>
    <w:rsid w:val="006962E6"/>
    <w:rsid w:val="00696404"/>
    <w:rsid w:val="006966F5"/>
    <w:rsid w:val="00696A6B"/>
    <w:rsid w:val="00696C83"/>
    <w:rsid w:val="00696CA6"/>
    <w:rsid w:val="00697291"/>
    <w:rsid w:val="006977B7"/>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FE5"/>
    <w:rsid w:val="006A23B1"/>
    <w:rsid w:val="006A2753"/>
    <w:rsid w:val="006A2982"/>
    <w:rsid w:val="006A2CF3"/>
    <w:rsid w:val="006A2D61"/>
    <w:rsid w:val="006A2FCF"/>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E4"/>
    <w:rsid w:val="006B47B2"/>
    <w:rsid w:val="006B495D"/>
    <w:rsid w:val="006B4AFC"/>
    <w:rsid w:val="006B4B5D"/>
    <w:rsid w:val="006B4F5B"/>
    <w:rsid w:val="006B50C0"/>
    <w:rsid w:val="006B52BE"/>
    <w:rsid w:val="006B52D1"/>
    <w:rsid w:val="006B55A6"/>
    <w:rsid w:val="006B5A5F"/>
    <w:rsid w:val="006B5B71"/>
    <w:rsid w:val="006B5BEF"/>
    <w:rsid w:val="006B5D04"/>
    <w:rsid w:val="006B5D5D"/>
    <w:rsid w:val="006B5EF8"/>
    <w:rsid w:val="006B5FB7"/>
    <w:rsid w:val="006B6338"/>
    <w:rsid w:val="006B654A"/>
    <w:rsid w:val="006B6741"/>
    <w:rsid w:val="006B6DF6"/>
    <w:rsid w:val="006B6FF8"/>
    <w:rsid w:val="006B73DD"/>
    <w:rsid w:val="006B77A4"/>
    <w:rsid w:val="006B799D"/>
    <w:rsid w:val="006B7FDA"/>
    <w:rsid w:val="006C0007"/>
    <w:rsid w:val="006C0579"/>
    <w:rsid w:val="006C0877"/>
    <w:rsid w:val="006C08D2"/>
    <w:rsid w:val="006C0906"/>
    <w:rsid w:val="006C0A0C"/>
    <w:rsid w:val="006C0E4D"/>
    <w:rsid w:val="006C0F40"/>
    <w:rsid w:val="006C1146"/>
    <w:rsid w:val="006C16D1"/>
    <w:rsid w:val="006C1787"/>
    <w:rsid w:val="006C180C"/>
    <w:rsid w:val="006C199D"/>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9A9"/>
    <w:rsid w:val="006C4A40"/>
    <w:rsid w:val="006C4A5F"/>
    <w:rsid w:val="006C4ABD"/>
    <w:rsid w:val="006C4B55"/>
    <w:rsid w:val="006C4EE9"/>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42"/>
    <w:rsid w:val="006D4E8D"/>
    <w:rsid w:val="006D53DA"/>
    <w:rsid w:val="006D54B2"/>
    <w:rsid w:val="006D556F"/>
    <w:rsid w:val="006D5A22"/>
    <w:rsid w:val="006D5BE3"/>
    <w:rsid w:val="006D5D0A"/>
    <w:rsid w:val="006D5DCC"/>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5D7"/>
    <w:rsid w:val="006F6750"/>
    <w:rsid w:val="006F6A8F"/>
    <w:rsid w:val="006F6DAB"/>
    <w:rsid w:val="006F709F"/>
    <w:rsid w:val="006F7B1F"/>
    <w:rsid w:val="006F7D40"/>
    <w:rsid w:val="006F7D5C"/>
    <w:rsid w:val="006F7D89"/>
    <w:rsid w:val="006F7E51"/>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D51"/>
    <w:rsid w:val="00712ECF"/>
    <w:rsid w:val="00713106"/>
    <w:rsid w:val="007131A5"/>
    <w:rsid w:val="007131EF"/>
    <w:rsid w:val="007133AE"/>
    <w:rsid w:val="00713667"/>
    <w:rsid w:val="00713A5B"/>
    <w:rsid w:val="00713AEE"/>
    <w:rsid w:val="00713E40"/>
    <w:rsid w:val="00713F74"/>
    <w:rsid w:val="00714295"/>
    <w:rsid w:val="00714494"/>
    <w:rsid w:val="00714536"/>
    <w:rsid w:val="00714868"/>
    <w:rsid w:val="00714911"/>
    <w:rsid w:val="00715095"/>
    <w:rsid w:val="00715407"/>
    <w:rsid w:val="007155D4"/>
    <w:rsid w:val="0071568C"/>
    <w:rsid w:val="00715E6C"/>
    <w:rsid w:val="00715F14"/>
    <w:rsid w:val="00715F68"/>
    <w:rsid w:val="00716152"/>
    <w:rsid w:val="0071617E"/>
    <w:rsid w:val="007163C4"/>
    <w:rsid w:val="00716553"/>
    <w:rsid w:val="00716930"/>
    <w:rsid w:val="00716BD4"/>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BD5"/>
    <w:rsid w:val="00724C27"/>
    <w:rsid w:val="00724D2C"/>
    <w:rsid w:val="00724E9E"/>
    <w:rsid w:val="00725091"/>
    <w:rsid w:val="007250C8"/>
    <w:rsid w:val="007251ED"/>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63"/>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72F"/>
    <w:rsid w:val="00743740"/>
    <w:rsid w:val="00744071"/>
    <w:rsid w:val="007442C5"/>
    <w:rsid w:val="0074467A"/>
    <w:rsid w:val="00744B80"/>
    <w:rsid w:val="00744C5E"/>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57DA1"/>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0E8C"/>
    <w:rsid w:val="00771259"/>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73B0"/>
    <w:rsid w:val="00787409"/>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E1"/>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DE"/>
    <w:rsid w:val="007A314F"/>
    <w:rsid w:val="007A34B3"/>
    <w:rsid w:val="007A3C7B"/>
    <w:rsid w:val="007A3D5B"/>
    <w:rsid w:val="007A3DEB"/>
    <w:rsid w:val="007A3DF7"/>
    <w:rsid w:val="007A46CC"/>
    <w:rsid w:val="007A49AB"/>
    <w:rsid w:val="007A4CE2"/>
    <w:rsid w:val="007A4FE8"/>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AC3"/>
    <w:rsid w:val="007C0198"/>
    <w:rsid w:val="007C036E"/>
    <w:rsid w:val="007C0486"/>
    <w:rsid w:val="007C07C7"/>
    <w:rsid w:val="007C081B"/>
    <w:rsid w:val="007C087F"/>
    <w:rsid w:val="007C0922"/>
    <w:rsid w:val="007C0C33"/>
    <w:rsid w:val="007C0CF8"/>
    <w:rsid w:val="007C0FF0"/>
    <w:rsid w:val="007C10EE"/>
    <w:rsid w:val="007C11D5"/>
    <w:rsid w:val="007C13E4"/>
    <w:rsid w:val="007C1963"/>
    <w:rsid w:val="007C1982"/>
    <w:rsid w:val="007C1987"/>
    <w:rsid w:val="007C1C86"/>
    <w:rsid w:val="007C2369"/>
    <w:rsid w:val="007C238A"/>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1FAA"/>
    <w:rsid w:val="007D2222"/>
    <w:rsid w:val="007D2502"/>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3A0"/>
    <w:rsid w:val="007D5865"/>
    <w:rsid w:val="007D587A"/>
    <w:rsid w:val="007D5AA3"/>
    <w:rsid w:val="007D5CEC"/>
    <w:rsid w:val="007D60D6"/>
    <w:rsid w:val="007D61B3"/>
    <w:rsid w:val="007D62E2"/>
    <w:rsid w:val="007D664C"/>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3C47"/>
    <w:rsid w:val="007F3CA8"/>
    <w:rsid w:val="007F40E4"/>
    <w:rsid w:val="007F42CE"/>
    <w:rsid w:val="007F42E5"/>
    <w:rsid w:val="007F4386"/>
    <w:rsid w:val="007F4498"/>
    <w:rsid w:val="007F461F"/>
    <w:rsid w:val="007F4708"/>
    <w:rsid w:val="007F474B"/>
    <w:rsid w:val="007F4857"/>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939"/>
    <w:rsid w:val="00802B08"/>
    <w:rsid w:val="00803100"/>
    <w:rsid w:val="008032C0"/>
    <w:rsid w:val="008032FC"/>
    <w:rsid w:val="0080364A"/>
    <w:rsid w:val="00803BA9"/>
    <w:rsid w:val="00803BDE"/>
    <w:rsid w:val="00803FCA"/>
    <w:rsid w:val="00804086"/>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647"/>
    <w:rsid w:val="0081298B"/>
    <w:rsid w:val="00812E2A"/>
    <w:rsid w:val="00812EE3"/>
    <w:rsid w:val="00812FA5"/>
    <w:rsid w:val="00813108"/>
    <w:rsid w:val="00813334"/>
    <w:rsid w:val="00813438"/>
    <w:rsid w:val="00813A84"/>
    <w:rsid w:val="00813EDD"/>
    <w:rsid w:val="00813F1B"/>
    <w:rsid w:val="008140BA"/>
    <w:rsid w:val="00814451"/>
    <w:rsid w:val="00814480"/>
    <w:rsid w:val="00814690"/>
    <w:rsid w:val="00814A6D"/>
    <w:rsid w:val="00814AD2"/>
    <w:rsid w:val="00814E45"/>
    <w:rsid w:val="0081515B"/>
    <w:rsid w:val="0081515D"/>
    <w:rsid w:val="0081574B"/>
    <w:rsid w:val="00815AB5"/>
    <w:rsid w:val="00815C3D"/>
    <w:rsid w:val="00815C54"/>
    <w:rsid w:val="00815CCD"/>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9DD"/>
    <w:rsid w:val="00821C8D"/>
    <w:rsid w:val="00821D72"/>
    <w:rsid w:val="00821DA4"/>
    <w:rsid w:val="00821E0D"/>
    <w:rsid w:val="00821EE4"/>
    <w:rsid w:val="00822984"/>
    <w:rsid w:val="00822AE9"/>
    <w:rsid w:val="00822E46"/>
    <w:rsid w:val="00823635"/>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020"/>
    <w:rsid w:val="0082630E"/>
    <w:rsid w:val="00826321"/>
    <w:rsid w:val="008264C1"/>
    <w:rsid w:val="00826963"/>
    <w:rsid w:val="00826B5E"/>
    <w:rsid w:val="00827212"/>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8D0"/>
    <w:rsid w:val="00837AB2"/>
    <w:rsid w:val="00837D6E"/>
    <w:rsid w:val="00837E32"/>
    <w:rsid w:val="008405AC"/>
    <w:rsid w:val="00840634"/>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355"/>
    <w:rsid w:val="00865671"/>
    <w:rsid w:val="008656DD"/>
    <w:rsid w:val="0086575E"/>
    <w:rsid w:val="00865A9F"/>
    <w:rsid w:val="00865CED"/>
    <w:rsid w:val="00865DFA"/>
    <w:rsid w:val="00866036"/>
    <w:rsid w:val="0086603B"/>
    <w:rsid w:val="00866211"/>
    <w:rsid w:val="008663E9"/>
    <w:rsid w:val="0086659B"/>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38D"/>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77F1F"/>
    <w:rsid w:val="008800D8"/>
    <w:rsid w:val="00880862"/>
    <w:rsid w:val="0088095B"/>
    <w:rsid w:val="008809CF"/>
    <w:rsid w:val="00880AFB"/>
    <w:rsid w:val="0088148F"/>
    <w:rsid w:val="00881638"/>
    <w:rsid w:val="008818C6"/>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48F"/>
    <w:rsid w:val="00891608"/>
    <w:rsid w:val="00891740"/>
    <w:rsid w:val="0089184A"/>
    <w:rsid w:val="008920A4"/>
    <w:rsid w:val="0089267B"/>
    <w:rsid w:val="0089274E"/>
    <w:rsid w:val="008929F5"/>
    <w:rsid w:val="00892CE3"/>
    <w:rsid w:val="00892D34"/>
    <w:rsid w:val="00892D7F"/>
    <w:rsid w:val="00892E5B"/>
    <w:rsid w:val="00892F65"/>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699"/>
    <w:rsid w:val="008957C0"/>
    <w:rsid w:val="008957C8"/>
    <w:rsid w:val="0089592A"/>
    <w:rsid w:val="008959BD"/>
    <w:rsid w:val="00895AE5"/>
    <w:rsid w:val="00895B41"/>
    <w:rsid w:val="00895CA4"/>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D4"/>
    <w:rsid w:val="008A4854"/>
    <w:rsid w:val="008A4A41"/>
    <w:rsid w:val="008A4C60"/>
    <w:rsid w:val="008A5009"/>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96E"/>
    <w:rsid w:val="008C2AD8"/>
    <w:rsid w:val="008C2C70"/>
    <w:rsid w:val="008C2EF5"/>
    <w:rsid w:val="008C3596"/>
    <w:rsid w:val="008C3739"/>
    <w:rsid w:val="008C3A21"/>
    <w:rsid w:val="008C3B4E"/>
    <w:rsid w:val="008C3C26"/>
    <w:rsid w:val="008C3DBF"/>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D9C"/>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B21"/>
    <w:rsid w:val="008F3B31"/>
    <w:rsid w:val="008F3C0F"/>
    <w:rsid w:val="008F3EDA"/>
    <w:rsid w:val="008F3EF9"/>
    <w:rsid w:val="008F3F5B"/>
    <w:rsid w:val="008F3FAB"/>
    <w:rsid w:val="008F400A"/>
    <w:rsid w:val="008F4099"/>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A7"/>
    <w:rsid w:val="008F5F68"/>
    <w:rsid w:val="008F615A"/>
    <w:rsid w:val="008F62D8"/>
    <w:rsid w:val="008F6431"/>
    <w:rsid w:val="008F65BE"/>
    <w:rsid w:val="008F6666"/>
    <w:rsid w:val="008F66E5"/>
    <w:rsid w:val="008F68C1"/>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E9D"/>
    <w:rsid w:val="00907139"/>
    <w:rsid w:val="00907316"/>
    <w:rsid w:val="009076BC"/>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A1"/>
    <w:rsid w:val="00937BBB"/>
    <w:rsid w:val="00937F3E"/>
    <w:rsid w:val="009402FE"/>
    <w:rsid w:val="009406F2"/>
    <w:rsid w:val="00940E83"/>
    <w:rsid w:val="00940FC4"/>
    <w:rsid w:val="00940FC7"/>
    <w:rsid w:val="00941492"/>
    <w:rsid w:val="009415C2"/>
    <w:rsid w:val="00941734"/>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6133"/>
    <w:rsid w:val="009661C3"/>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D1C"/>
    <w:rsid w:val="00970D99"/>
    <w:rsid w:val="00971086"/>
    <w:rsid w:val="0097125E"/>
    <w:rsid w:val="009713D1"/>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CFA"/>
    <w:rsid w:val="00973D46"/>
    <w:rsid w:val="00974204"/>
    <w:rsid w:val="009743F6"/>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A7"/>
    <w:rsid w:val="00982CF9"/>
    <w:rsid w:val="00982DC8"/>
    <w:rsid w:val="00983A61"/>
    <w:rsid w:val="00983D0E"/>
    <w:rsid w:val="00983DCA"/>
    <w:rsid w:val="0098408C"/>
    <w:rsid w:val="00984148"/>
    <w:rsid w:val="00984201"/>
    <w:rsid w:val="00984312"/>
    <w:rsid w:val="00984325"/>
    <w:rsid w:val="009843E1"/>
    <w:rsid w:val="00984694"/>
    <w:rsid w:val="00984747"/>
    <w:rsid w:val="00984A18"/>
    <w:rsid w:val="00984EE3"/>
    <w:rsid w:val="009855BD"/>
    <w:rsid w:val="0098579D"/>
    <w:rsid w:val="00985B08"/>
    <w:rsid w:val="00985BAC"/>
    <w:rsid w:val="00985BF5"/>
    <w:rsid w:val="00986230"/>
    <w:rsid w:val="00986237"/>
    <w:rsid w:val="00986491"/>
    <w:rsid w:val="0098657F"/>
    <w:rsid w:val="0098671F"/>
    <w:rsid w:val="009868AC"/>
    <w:rsid w:val="009868CC"/>
    <w:rsid w:val="009868D6"/>
    <w:rsid w:val="00986A89"/>
    <w:rsid w:val="00986CD3"/>
    <w:rsid w:val="00986D27"/>
    <w:rsid w:val="00986DB4"/>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EBF"/>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8EB"/>
    <w:rsid w:val="00997A31"/>
    <w:rsid w:val="00997DC5"/>
    <w:rsid w:val="00997E92"/>
    <w:rsid w:val="009A00AD"/>
    <w:rsid w:val="009A04FE"/>
    <w:rsid w:val="009A077C"/>
    <w:rsid w:val="009A0A08"/>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94D"/>
    <w:rsid w:val="009A49AC"/>
    <w:rsid w:val="009A4BC1"/>
    <w:rsid w:val="009A4EBC"/>
    <w:rsid w:val="009A501D"/>
    <w:rsid w:val="009A5041"/>
    <w:rsid w:val="009A509D"/>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9B"/>
    <w:rsid w:val="009D0FBB"/>
    <w:rsid w:val="009D14A1"/>
    <w:rsid w:val="009D14E8"/>
    <w:rsid w:val="009D185A"/>
    <w:rsid w:val="009D1EB1"/>
    <w:rsid w:val="009D21E3"/>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89D"/>
    <w:rsid w:val="009D5B44"/>
    <w:rsid w:val="009D661A"/>
    <w:rsid w:val="009D69CE"/>
    <w:rsid w:val="009D6A2A"/>
    <w:rsid w:val="009D6B64"/>
    <w:rsid w:val="009D6EB1"/>
    <w:rsid w:val="009D6F13"/>
    <w:rsid w:val="009D7041"/>
    <w:rsid w:val="009D72D6"/>
    <w:rsid w:val="009D7625"/>
    <w:rsid w:val="009D77A4"/>
    <w:rsid w:val="009D7967"/>
    <w:rsid w:val="009D7A14"/>
    <w:rsid w:val="009D7EE4"/>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A42"/>
    <w:rsid w:val="009E3B8D"/>
    <w:rsid w:val="009E3CD8"/>
    <w:rsid w:val="009E3D11"/>
    <w:rsid w:val="009E3D18"/>
    <w:rsid w:val="009E3DCD"/>
    <w:rsid w:val="009E3EB2"/>
    <w:rsid w:val="009E3F1D"/>
    <w:rsid w:val="009E3FBD"/>
    <w:rsid w:val="009E4009"/>
    <w:rsid w:val="009E43E1"/>
    <w:rsid w:val="009E4562"/>
    <w:rsid w:val="009E45D0"/>
    <w:rsid w:val="009E4879"/>
    <w:rsid w:val="009E4CE4"/>
    <w:rsid w:val="009E4D3B"/>
    <w:rsid w:val="009E51B6"/>
    <w:rsid w:val="009E5349"/>
    <w:rsid w:val="009E5638"/>
    <w:rsid w:val="009E58CC"/>
    <w:rsid w:val="009E595D"/>
    <w:rsid w:val="009E59F4"/>
    <w:rsid w:val="009E5FC1"/>
    <w:rsid w:val="009E6053"/>
    <w:rsid w:val="009E611E"/>
    <w:rsid w:val="009E6373"/>
    <w:rsid w:val="009E63BF"/>
    <w:rsid w:val="009E63DD"/>
    <w:rsid w:val="009E64D5"/>
    <w:rsid w:val="009E6678"/>
    <w:rsid w:val="009E67AF"/>
    <w:rsid w:val="009E68E3"/>
    <w:rsid w:val="009E6A57"/>
    <w:rsid w:val="009E6A7B"/>
    <w:rsid w:val="009E6B44"/>
    <w:rsid w:val="009E73FF"/>
    <w:rsid w:val="009E7585"/>
    <w:rsid w:val="009E75E2"/>
    <w:rsid w:val="009E7792"/>
    <w:rsid w:val="009E7C32"/>
    <w:rsid w:val="009E7DBC"/>
    <w:rsid w:val="009F00BD"/>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A2E"/>
    <w:rsid w:val="009F5B24"/>
    <w:rsid w:val="009F5F41"/>
    <w:rsid w:val="009F6503"/>
    <w:rsid w:val="009F652C"/>
    <w:rsid w:val="009F6609"/>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AD3"/>
    <w:rsid w:val="00A00B55"/>
    <w:rsid w:val="00A00B6D"/>
    <w:rsid w:val="00A00CC5"/>
    <w:rsid w:val="00A00D98"/>
    <w:rsid w:val="00A00EF9"/>
    <w:rsid w:val="00A00F3D"/>
    <w:rsid w:val="00A0127C"/>
    <w:rsid w:val="00A018A6"/>
    <w:rsid w:val="00A01925"/>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F15"/>
    <w:rsid w:val="00A11192"/>
    <w:rsid w:val="00A11643"/>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C87"/>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B8F"/>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80F"/>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64C"/>
    <w:rsid w:val="00A8773F"/>
    <w:rsid w:val="00A877C0"/>
    <w:rsid w:val="00A877D1"/>
    <w:rsid w:val="00A878E6"/>
    <w:rsid w:val="00A87D36"/>
    <w:rsid w:val="00A903D1"/>
    <w:rsid w:val="00A904DD"/>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390"/>
    <w:rsid w:val="00AA3A8F"/>
    <w:rsid w:val="00AA432C"/>
    <w:rsid w:val="00AA438B"/>
    <w:rsid w:val="00AA480F"/>
    <w:rsid w:val="00AA4840"/>
    <w:rsid w:val="00AA49B5"/>
    <w:rsid w:val="00AA4B53"/>
    <w:rsid w:val="00AA4CB4"/>
    <w:rsid w:val="00AA4F7E"/>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73F"/>
    <w:rsid w:val="00AB7C7F"/>
    <w:rsid w:val="00AB7D58"/>
    <w:rsid w:val="00AB7DB9"/>
    <w:rsid w:val="00AC00D9"/>
    <w:rsid w:val="00AC085B"/>
    <w:rsid w:val="00AC08EA"/>
    <w:rsid w:val="00AC197F"/>
    <w:rsid w:val="00AC1F42"/>
    <w:rsid w:val="00AC22E2"/>
    <w:rsid w:val="00AC23F5"/>
    <w:rsid w:val="00AC2957"/>
    <w:rsid w:val="00AC301B"/>
    <w:rsid w:val="00AC314A"/>
    <w:rsid w:val="00AC3259"/>
    <w:rsid w:val="00AC33AD"/>
    <w:rsid w:val="00AC359E"/>
    <w:rsid w:val="00AC386F"/>
    <w:rsid w:val="00AC3899"/>
    <w:rsid w:val="00AC38A1"/>
    <w:rsid w:val="00AC3B32"/>
    <w:rsid w:val="00AC3E2A"/>
    <w:rsid w:val="00AC41FD"/>
    <w:rsid w:val="00AC4634"/>
    <w:rsid w:val="00AC470F"/>
    <w:rsid w:val="00AC478D"/>
    <w:rsid w:val="00AC4A33"/>
    <w:rsid w:val="00AC4FA5"/>
    <w:rsid w:val="00AC4FDC"/>
    <w:rsid w:val="00AC5483"/>
    <w:rsid w:val="00AC5A6C"/>
    <w:rsid w:val="00AC5C96"/>
    <w:rsid w:val="00AC5E0B"/>
    <w:rsid w:val="00AC5E8F"/>
    <w:rsid w:val="00AC5F0D"/>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370"/>
    <w:rsid w:val="00AD3698"/>
    <w:rsid w:val="00AD36B1"/>
    <w:rsid w:val="00AD37D5"/>
    <w:rsid w:val="00AD3B49"/>
    <w:rsid w:val="00AD3EC3"/>
    <w:rsid w:val="00AD3FBC"/>
    <w:rsid w:val="00AD4042"/>
    <w:rsid w:val="00AD4290"/>
    <w:rsid w:val="00AD45E8"/>
    <w:rsid w:val="00AD4648"/>
    <w:rsid w:val="00AD491E"/>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644"/>
    <w:rsid w:val="00AE1D21"/>
    <w:rsid w:val="00AE1DD5"/>
    <w:rsid w:val="00AE1F2C"/>
    <w:rsid w:val="00AE1F45"/>
    <w:rsid w:val="00AE2083"/>
    <w:rsid w:val="00AE26AD"/>
    <w:rsid w:val="00AE275B"/>
    <w:rsid w:val="00AE2848"/>
    <w:rsid w:val="00AE2A67"/>
    <w:rsid w:val="00AE2EB2"/>
    <w:rsid w:val="00AE31CF"/>
    <w:rsid w:val="00AE337C"/>
    <w:rsid w:val="00AE349E"/>
    <w:rsid w:val="00AE3819"/>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4"/>
    <w:rsid w:val="00AE71C8"/>
    <w:rsid w:val="00AE7244"/>
    <w:rsid w:val="00AE7549"/>
    <w:rsid w:val="00AE78E5"/>
    <w:rsid w:val="00AE7B16"/>
    <w:rsid w:val="00AE7DC6"/>
    <w:rsid w:val="00AF01CE"/>
    <w:rsid w:val="00AF0269"/>
    <w:rsid w:val="00AF051F"/>
    <w:rsid w:val="00AF0533"/>
    <w:rsid w:val="00AF073A"/>
    <w:rsid w:val="00AF0954"/>
    <w:rsid w:val="00AF0BB8"/>
    <w:rsid w:val="00AF1021"/>
    <w:rsid w:val="00AF11E9"/>
    <w:rsid w:val="00AF1532"/>
    <w:rsid w:val="00AF1A05"/>
    <w:rsid w:val="00AF1CBE"/>
    <w:rsid w:val="00AF2184"/>
    <w:rsid w:val="00AF22EA"/>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E0"/>
    <w:rsid w:val="00B019DA"/>
    <w:rsid w:val="00B01E36"/>
    <w:rsid w:val="00B01F45"/>
    <w:rsid w:val="00B02044"/>
    <w:rsid w:val="00B021C4"/>
    <w:rsid w:val="00B023B3"/>
    <w:rsid w:val="00B023EC"/>
    <w:rsid w:val="00B025B4"/>
    <w:rsid w:val="00B026D0"/>
    <w:rsid w:val="00B02985"/>
    <w:rsid w:val="00B02AA0"/>
    <w:rsid w:val="00B02E8E"/>
    <w:rsid w:val="00B02EEC"/>
    <w:rsid w:val="00B032C4"/>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1A75"/>
    <w:rsid w:val="00B1218A"/>
    <w:rsid w:val="00B1226E"/>
    <w:rsid w:val="00B122AB"/>
    <w:rsid w:val="00B126F3"/>
    <w:rsid w:val="00B12CCD"/>
    <w:rsid w:val="00B12DFB"/>
    <w:rsid w:val="00B12E0F"/>
    <w:rsid w:val="00B12FFA"/>
    <w:rsid w:val="00B1327E"/>
    <w:rsid w:val="00B133D3"/>
    <w:rsid w:val="00B137A2"/>
    <w:rsid w:val="00B13F33"/>
    <w:rsid w:val="00B13F7F"/>
    <w:rsid w:val="00B1447B"/>
    <w:rsid w:val="00B147D5"/>
    <w:rsid w:val="00B14857"/>
    <w:rsid w:val="00B148F4"/>
    <w:rsid w:val="00B1490C"/>
    <w:rsid w:val="00B14A87"/>
    <w:rsid w:val="00B14AB7"/>
    <w:rsid w:val="00B14BE3"/>
    <w:rsid w:val="00B14C04"/>
    <w:rsid w:val="00B14CBF"/>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DD2"/>
    <w:rsid w:val="00B17F83"/>
    <w:rsid w:val="00B17FA9"/>
    <w:rsid w:val="00B2047C"/>
    <w:rsid w:val="00B204DC"/>
    <w:rsid w:val="00B2051F"/>
    <w:rsid w:val="00B20979"/>
    <w:rsid w:val="00B20BFD"/>
    <w:rsid w:val="00B20C67"/>
    <w:rsid w:val="00B20F32"/>
    <w:rsid w:val="00B20FA4"/>
    <w:rsid w:val="00B21152"/>
    <w:rsid w:val="00B21644"/>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DD3"/>
    <w:rsid w:val="00B34FB7"/>
    <w:rsid w:val="00B350D1"/>
    <w:rsid w:val="00B355BE"/>
    <w:rsid w:val="00B357D4"/>
    <w:rsid w:val="00B358B4"/>
    <w:rsid w:val="00B36068"/>
    <w:rsid w:val="00B36099"/>
    <w:rsid w:val="00B36241"/>
    <w:rsid w:val="00B362A0"/>
    <w:rsid w:val="00B363F9"/>
    <w:rsid w:val="00B368AB"/>
    <w:rsid w:val="00B36BA8"/>
    <w:rsid w:val="00B36FD7"/>
    <w:rsid w:val="00B3713C"/>
    <w:rsid w:val="00B37403"/>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CDD"/>
    <w:rsid w:val="00B60E12"/>
    <w:rsid w:val="00B61059"/>
    <w:rsid w:val="00B612C7"/>
    <w:rsid w:val="00B61339"/>
    <w:rsid w:val="00B61398"/>
    <w:rsid w:val="00B61579"/>
    <w:rsid w:val="00B616F7"/>
    <w:rsid w:val="00B61763"/>
    <w:rsid w:val="00B61977"/>
    <w:rsid w:val="00B619BD"/>
    <w:rsid w:val="00B61ADE"/>
    <w:rsid w:val="00B61BBE"/>
    <w:rsid w:val="00B61CF9"/>
    <w:rsid w:val="00B61D97"/>
    <w:rsid w:val="00B61E86"/>
    <w:rsid w:val="00B62067"/>
    <w:rsid w:val="00B626D7"/>
    <w:rsid w:val="00B626E0"/>
    <w:rsid w:val="00B62716"/>
    <w:rsid w:val="00B628B9"/>
    <w:rsid w:val="00B62A47"/>
    <w:rsid w:val="00B62CEB"/>
    <w:rsid w:val="00B63179"/>
    <w:rsid w:val="00B634D0"/>
    <w:rsid w:val="00B6360E"/>
    <w:rsid w:val="00B63DE7"/>
    <w:rsid w:val="00B64327"/>
    <w:rsid w:val="00B64846"/>
    <w:rsid w:val="00B64FD6"/>
    <w:rsid w:val="00B65339"/>
    <w:rsid w:val="00B656E2"/>
    <w:rsid w:val="00B65910"/>
    <w:rsid w:val="00B65B49"/>
    <w:rsid w:val="00B65B7D"/>
    <w:rsid w:val="00B65F07"/>
    <w:rsid w:val="00B65F69"/>
    <w:rsid w:val="00B66040"/>
    <w:rsid w:val="00B66117"/>
    <w:rsid w:val="00B664B3"/>
    <w:rsid w:val="00B666AA"/>
    <w:rsid w:val="00B66782"/>
    <w:rsid w:val="00B66D6D"/>
    <w:rsid w:val="00B66EC1"/>
    <w:rsid w:val="00B66F36"/>
    <w:rsid w:val="00B6728C"/>
    <w:rsid w:val="00B67470"/>
    <w:rsid w:val="00B67533"/>
    <w:rsid w:val="00B676E8"/>
    <w:rsid w:val="00B6790C"/>
    <w:rsid w:val="00B679E0"/>
    <w:rsid w:val="00B67ED1"/>
    <w:rsid w:val="00B67F04"/>
    <w:rsid w:val="00B70481"/>
    <w:rsid w:val="00B7056B"/>
    <w:rsid w:val="00B707A0"/>
    <w:rsid w:val="00B708E0"/>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C6"/>
    <w:rsid w:val="00B7322E"/>
    <w:rsid w:val="00B732E9"/>
    <w:rsid w:val="00B735A1"/>
    <w:rsid w:val="00B74001"/>
    <w:rsid w:val="00B74088"/>
    <w:rsid w:val="00B7444A"/>
    <w:rsid w:val="00B744BB"/>
    <w:rsid w:val="00B7462D"/>
    <w:rsid w:val="00B74939"/>
    <w:rsid w:val="00B74D45"/>
    <w:rsid w:val="00B74F4A"/>
    <w:rsid w:val="00B75259"/>
    <w:rsid w:val="00B75905"/>
    <w:rsid w:val="00B75931"/>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F3"/>
    <w:rsid w:val="00B931E9"/>
    <w:rsid w:val="00B93377"/>
    <w:rsid w:val="00B9356A"/>
    <w:rsid w:val="00B93D9E"/>
    <w:rsid w:val="00B93F77"/>
    <w:rsid w:val="00B9450F"/>
    <w:rsid w:val="00B9487F"/>
    <w:rsid w:val="00B9488A"/>
    <w:rsid w:val="00B94904"/>
    <w:rsid w:val="00B94A18"/>
    <w:rsid w:val="00B94C29"/>
    <w:rsid w:val="00B9512C"/>
    <w:rsid w:val="00B95264"/>
    <w:rsid w:val="00B95433"/>
    <w:rsid w:val="00B9570E"/>
    <w:rsid w:val="00B958D4"/>
    <w:rsid w:val="00B9597F"/>
    <w:rsid w:val="00B95B1B"/>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2028"/>
    <w:rsid w:val="00BA2101"/>
    <w:rsid w:val="00BA23AA"/>
    <w:rsid w:val="00BA23DE"/>
    <w:rsid w:val="00BA253A"/>
    <w:rsid w:val="00BA2577"/>
    <w:rsid w:val="00BA276A"/>
    <w:rsid w:val="00BA2C7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772"/>
    <w:rsid w:val="00BC0A12"/>
    <w:rsid w:val="00BC0ABF"/>
    <w:rsid w:val="00BC0BE0"/>
    <w:rsid w:val="00BC0C2F"/>
    <w:rsid w:val="00BC0CA3"/>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E35"/>
    <w:rsid w:val="00BC5EBC"/>
    <w:rsid w:val="00BC5F14"/>
    <w:rsid w:val="00BC61C5"/>
    <w:rsid w:val="00BC61CF"/>
    <w:rsid w:val="00BC6384"/>
    <w:rsid w:val="00BC64E2"/>
    <w:rsid w:val="00BC6521"/>
    <w:rsid w:val="00BC6650"/>
    <w:rsid w:val="00BC6938"/>
    <w:rsid w:val="00BC6D03"/>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B85"/>
    <w:rsid w:val="00BD1D9D"/>
    <w:rsid w:val="00BD1DBD"/>
    <w:rsid w:val="00BD1F02"/>
    <w:rsid w:val="00BD1F5B"/>
    <w:rsid w:val="00BD1F5E"/>
    <w:rsid w:val="00BD1FB4"/>
    <w:rsid w:val="00BD2037"/>
    <w:rsid w:val="00BD2082"/>
    <w:rsid w:val="00BD231A"/>
    <w:rsid w:val="00BD23CC"/>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E7"/>
    <w:rsid w:val="00BF4D7E"/>
    <w:rsid w:val="00BF4E5C"/>
    <w:rsid w:val="00BF52E3"/>
    <w:rsid w:val="00BF5323"/>
    <w:rsid w:val="00BF5846"/>
    <w:rsid w:val="00BF5A7B"/>
    <w:rsid w:val="00BF5BBD"/>
    <w:rsid w:val="00BF5E9E"/>
    <w:rsid w:val="00BF629E"/>
    <w:rsid w:val="00BF6361"/>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347"/>
    <w:rsid w:val="00C10507"/>
    <w:rsid w:val="00C10576"/>
    <w:rsid w:val="00C10798"/>
    <w:rsid w:val="00C10BA9"/>
    <w:rsid w:val="00C10BD3"/>
    <w:rsid w:val="00C1107C"/>
    <w:rsid w:val="00C11253"/>
    <w:rsid w:val="00C113DB"/>
    <w:rsid w:val="00C11666"/>
    <w:rsid w:val="00C11774"/>
    <w:rsid w:val="00C1177B"/>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62CB"/>
    <w:rsid w:val="00C16490"/>
    <w:rsid w:val="00C16659"/>
    <w:rsid w:val="00C1684B"/>
    <w:rsid w:val="00C16873"/>
    <w:rsid w:val="00C16AB2"/>
    <w:rsid w:val="00C16F0B"/>
    <w:rsid w:val="00C1705E"/>
    <w:rsid w:val="00C170F6"/>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D0A"/>
    <w:rsid w:val="00C25D94"/>
    <w:rsid w:val="00C26006"/>
    <w:rsid w:val="00C2609B"/>
    <w:rsid w:val="00C2620F"/>
    <w:rsid w:val="00C26351"/>
    <w:rsid w:val="00C26483"/>
    <w:rsid w:val="00C2668B"/>
    <w:rsid w:val="00C266BF"/>
    <w:rsid w:val="00C2691A"/>
    <w:rsid w:val="00C26A57"/>
    <w:rsid w:val="00C26BD1"/>
    <w:rsid w:val="00C26C1D"/>
    <w:rsid w:val="00C26F0D"/>
    <w:rsid w:val="00C2754E"/>
    <w:rsid w:val="00C27AC3"/>
    <w:rsid w:val="00C27BBA"/>
    <w:rsid w:val="00C27C88"/>
    <w:rsid w:val="00C3001C"/>
    <w:rsid w:val="00C30358"/>
    <w:rsid w:val="00C308ED"/>
    <w:rsid w:val="00C30A18"/>
    <w:rsid w:val="00C30AD7"/>
    <w:rsid w:val="00C30BC3"/>
    <w:rsid w:val="00C30C7B"/>
    <w:rsid w:val="00C30FA9"/>
    <w:rsid w:val="00C312F5"/>
    <w:rsid w:val="00C3134A"/>
    <w:rsid w:val="00C314CB"/>
    <w:rsid w:val="00C31605"/>
    <w:rsid w:val="00C31AEC"/>
    <w:rsid w:val="00C31C15"/>
    <w:rsid w:val="00C31F14"/>
    <w:rsid w:val="00C327EB"/>
    <w:rsid w:val="00C32855"/>
    <w:rsid w:val="00C32C25"/>
    <w:rsid w:val="00C32E0E"/>
    <w:rsid w:val="00C32E4C"/>
    <w:rsid w:val="00C32F07"/>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92"/>
    <w:rsid w:val="00C4193A"/>
    <w:rsid w:val="00C419F0"/>
    <w:rsid w:val="00C41ADD"/>
    <w:rsid w:val="00C41B38"/>
    <w:rsid w:val="00C41D1E"/>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04C"/>
    <w:rsid w:val="00C56624"/>
    <w:rsid w:val="00C5692D"/>
    <w:rsid w:val="00C56AC8"/>
    <w:rsid w:val="00C56B22"/>
    <w:rsid w:val="00C56D59"/>
    <w:rsid w:val="00C56F0E"/>
    <w:rsid w:val="00C56F51"/>
    <w:rsid w:val="00C57262"/>
    <w:rsid w:val="00C5728C"/>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DC9"/>
    <w:rsid w:val="00C65F3F"/>
    <w:rsid w:val="00C6639D"/>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47"/>
    <w:rsid w:val="00C7481A"/>
    <w:rsid w:val="00C74883"/>
    <w:rsid w:val="00C74BF4"/>
    <w:rsid w:val="00C74F81"/>
    <w:rsid w:val="00C75061"/>
    <w:rsid w:val="00C75240"/>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88A"/>
    <w:rsid w:val="00C77B1D"/>
    <w:rsid w:val="00C77D0C"/>
    <w:rsid w:val="00C77E64"/>
    <w:rsid w:val="00C80250"/>
    <w:rsid w:val="00C805D9"/>
    <w:rsid w:val="00C8071C"/>
    <w:rsid w:val="00C808D8"/>
    <w:rsid w:val="00C80ADD"/>
    <w:rsid w:val="00C80CEE"/>
    <w:rsid w:val="00C80D42"/>
    <w:rsid w:val="00C80F78"/>
    <w:rsid w:val="00C81488"/>
    <w:rsid w:val="00C815AB"/>
    <w:rsid w:val="00C81BB3"/>
    <w:rsid w:val="00C81D0A"/>
    <w:rsid w:val="00C81E42"/>
    <w:rsid w:val="00C820C1"/>
    <w:rsid w:val="00C8289E"/>
    <w:rsid w:val="00C82DDD"/>
    <w:rsid w:val="00C8300F"/>
    <w:rsid w:val="00C834BE"/>
    <w:rsid w:val="00C83AAA"/>
    <w:rsid w:val="00C83B4C"/>
    <w:rsid w:val="00C83B53"/>
    <w:rsid w:val="00C83BB5"/>
    <w:rsid w:val="00C83D3F"/>
    <w:rsid w:val="00C83EF4"/>
    <w:rsid w:val="00C83F9B"/>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D3"/>
    <w:rsid w:val="00C92BFD"/>
    <w:rsid w:val="00C92D6E"/>
    <w:rsid w:val="00C93240"/>
    <w:rsid w:val="00C93277"/>
    <w:rsid w:val="00C93B13"/>
    <w:rsid w:val="00C93DF9"/>
    <w:rsid w:val="00C93E14"/>
    <w:rsid w:val="00C93F0E"/>
    <w:rsid w:val="00C94498"/>
    <w:rsid w:val="00C946E2"/>
    <w:rsid w:val="00C94784"/>
    <w:rsid w:val="00C948BC"/>
    <w:rsid w:val="00C948F0"/>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CE"/>
    <w:rsid w:val="00C97A4A"/>
    <w:rsid w:val="00C97B15"/>
    <w:rsid w:val="00C97B86"/>
    <w:rsid w:val="00C97BC4"/>
    <w:rsid w:val="00C97E15"/>
    <w:rsid w:val="00C97E6A"/>
    <w:rsid w:val="00C97F0A"/>
    <w:rsid w:val="00CA0177"/>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20C9"/>
    <w:rsid w:val="00CA2484"/>
    <w:rsid w:val="00CA2933"/>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A0"/>
    <w:rsid w:val="00CA77F1"/>
    <w:rsid w:val="00CA7CC9"/>
    <w:rsid w:val="00CA7D5A"/>
    <w:rsid w:val="00CA7E70"/>
    <w:rsid w:val="00CB00A9"/>
    <w:rsid w:val="00CB00F4"/>
    <w:rsid w:val="00CB0157"/>
    <w:rsid w:val="00CB035D"/>
    <w:rsid w:val="00CB0402"/>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CF"/>
    <w:rsid w:val="00CC2203"/>
    <w:rsid w:val="00CC22EC"/>
    <w:rsid w:val="00CC2430"/>
    <w:rsid w:val="00CC26F3"/>
    <w:rsid w:val="00CC27DF"/>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5DF"/>
    <w:rsid w:val="00CE2908"/>
    <w:rsid w:val="00CE387E"/>
    <w:rsid w:val="00CE3AA6"/>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045"/>
    <w:rsid w:val="00D00122"/>
    <w:rsid w:val="00D00455"/>
    <w:rsid w:val="00D00638"/>
    <w:rsid w:val="00D00679"/>
    <w:rsid w:val="00D00773"/>
    <w:rsid w:val="00D00F40"/>
    <w:rsid w:val="00D01222"/>
    <w:rsid w:val="00D017B5"/>
    <w:rsid w:val="00D01F3A"/>
    <w:rsid w:val="00D02077"/>
    <w:rsid w:val="00D02226"/>
    <w:rsid w:val="00D024FC"/>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BA7"/>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305"/>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6A8"/>
    <w:rsid w:val="00D17925"/>
    <w:rsid w:val="00D17998"/>
    <w:rsid w:val="00D17DFE"/>
    <w:rsid w:val="00D17FB0"/>
    <w:rsid w:val="00D201D5"/>
    <w:rsid w:val="00D204BB"/>
    <w:rsid w:val="00D204E1"/>
    <w:rsid w:val="00D20594"/>
    <w:rsid w:val="00D20597"/>
    <w:rsid w:val="00D20605"/>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36C"/>
    <w:rsid w:val="00D24412"/>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8DF"/>
    <w:rsid w:val="00D34AC9"/>
    <w:rsid w:val="00D34B55"/>
    <w:rsid w:val="00D34DE4"/>
    <w:rsid w:val="00D34E54"/>
    <w:rsid w:val="00D35057"/>
    <w:rsid w:val="00D351E0"/>
    <w:rsid w:val="00D3537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67A5"/>
    <w:rsid w:val="00D46810"/>
    <w:rsid w:val="00D468F1"/>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7AF"/>
    <w:rsid w:val="00D507DE"/>
    <w:rsid w:val="00D508EB"/>
    <w:rsid w:val="00D50A44"/>
    <w:rsid w:val="00D50A57"/>
    <w:rsid w:val="00D50CB6"/>
    <w:rsid w:val="00D50DC1"/>
    <w:rsid w:val="00D5128F"/>
    <w:rsid w:val="00D51732"/>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D48"/>
    <w:rsid w:val="00D61E76"/>
    <w:rsid w:val="00D61E9E"/>
    <w:rsid w:val="00D6206F"/>
    <w:rsid w:val="00D62536"/>
    <w:rsid w:val="00D62659"/>
    <w:rsid w:val="00D6275F"/>
    <w:rsid w:val="00D6289E"/>
    <w:rsid w:val="00D62A2B"/>
    <w:rsid w:val="00D62A7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8C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92D"/>
    <w:rsid w:val="00D76ADA"/>
    <w:rsid w:val="00D76C8E"/>
    <w:rsid w:val="00D76C9E"/>
    <w:rsid w:val="00D76D17"/>
    <w:rsid w:val="00D77006"/>
    <w:rsid w:val="00D7714F"/>
    <w:rsid w:val="00D772A8"/>
    <w:rsid w:val="00D772F1"/>
    <w:rsid w:val="00D77735"/>
    <w:rsid w:val="00D779B3"/>
    <w:rsid w:val="00D77CFB"/>
    <w:rsid w:val="00D77DFA"/>
    <w:rsid w:val="00D77F97"/>
    <w:rsid w:val="00D800E8"/>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22B"/>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B2"/>
    <w:rsid w:val="00D9159E"/>
    <w:rsid w:val="00D91A68"/>
    <w:rsid w:val="00D91A84"/>
    <w:rsid w:val="00D91ABF"/>
    <w:rsid w:val="00D91E15"/>
    <w:rsid w:val="00D91E61"/>
    <w:rsid w:val="00D91F94"/>
    <w:rsid w:val="00D92031"/>
    <w:rsid w:val="00D92588"/>
    <w:rsid w:val="00D92623"/>
    <w:rsid w:val="00D92653"/>
    <w:rsid w:val="00D927D1"/>
    <w:rsid w:val="00D92AB0"/>
    <w:rsid w:val="00D92AB1"/>
    <w:rsid w:val="00D92AFA"/>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72A"/>
    <w:rsid w:val="00DA48EE"/>
    <w:rsid w:val="00DA4AF9"/>
    <w:rsid w:val="00DA4E38"/>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88C"/>
    <w:rsid w:val="00DB38FA"/>
    <w:rsid w:val="00DB3A6B"/>
    <w:rsid w:val="00DB3A97"/>
    <w:rsid w:val="00DB3C82"/>
    <w:rsid w:val="00DB3C84"/>
    <w:rsid w:val="00DB3DA1"/>
    <w:rsid w:val="00DB3F58"/>
    <w:rsid w:val="00DB4BD9"/>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D9E"/>
    <w:rsid w:val="00DC1F8F"/>
    <w:rsid w:val="00DC215E"/>
    <w:rsid w:val="00DC2304"/>
    <w:rsid w:val="00DC245B"/>
    <w:rsid w:val="00DC25E3"/>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751"/>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DD"/>
    <w:rsid w:val="00E154DE"/>
    <w:rsid w:val="00E1572F"/>
    <w:rsid w:val="00E15790"/>
    <w:rsid w:val="00E158C9"/>
    <w:rsid w:val="00E15C84"/>
    <w:rsid w:val="00E15DA1"/>
    <w:rsid w:val="00E15F82"/>
    <w:rsid w:val="00E1606C"/>
    <w:rsid w:val="00E160D4"/>
    <w:rsid w:val="00E16158"/>
    <w:rsid w:val="00E16273"/>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78D"/>
    <w:rsid w:val="00E217B3"/>
    <w:rsid w:val="00E21A00"/>
    <w:rsid w:val="00E21B5B"/>
    <w:rsid w:val="00E21C95"/>
    <w:rsid w:val="00E2200B"/>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043"/>
    <w:rsid w:val="00E4112D"/>
    <w:rsid w:val="00E413E7"/>
    <w:rsid w:val="00E41591"/>
    <w:rsid w:val="00E41742"/>
    <w:rsid w:val="00E4193B"/>
    <w:rsid w:val="00E41BAB"/>
    <w:rsid w:val="00E41D9C"/>
    <w:rsid w:val="00E42055"/>
    <w:rsid w:val="00E42184"/>
    <w:rsid w:val="00E42305"/>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8A8"/>
    <w:rsid w:val="00E50920"/>
    <w:rsid w:val="00E50C61"/>
    <w:rsid w:val="00E50CA1"/>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305C"/>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402"/>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60080"/>
    <w:rsid w:val="00E6019B"/>
    <w:rsid w:val="00E605CB"/>
    <w:rsid w:val="00E60C87"/>
    <w:rsid w:val="00E60EDE"/>
    <w:rsid w:val="00E60FFB"/>
    <w:rsid w:val="00E615A3"/>
    <w:rsid w:val="00E61CF6"/>
    <w:rsid w:val="00E61D16"/>
    <w:rsid w:val="00E61D1E"/>
    <w:rsid w:val="00E6211D"/>
    <w:rsid w:val="00E6226D"/>
    <w:rsid w:val="00E6241F"/>
    <w:rsid w:val="00E626B3"/>
    <w:rsid w:val="00E6276B"/>
    <w:rsid w:val="00E6281A"/>
    <w:rsid w:val="00E62B15"/>
    <w:rsid w:val="00E6377E"/>
    <w:rsid w:val="00E637C3"/>
    <w:rsid w:val="00E63A2C"/>
    <w:rsid w:val="00E63B19"/>
    <w:rsid w:val="00E63CC9"/>
    <w:rsid w:val="00E63FF5"/>
    <w:rsid w:val="00E64151"/>
    <w:rsid w:val="00E6421D"/>
    <w:rsid w:val="00E64A9D"/>
    <w:rsid w:val="00E64BA1"/>
    <w:rsid w:val="00E64E26"/>
    <w:rsid w:val="00E65328"/>
    <w:rsid w:val="00E653AA"/>
    <w:rsid w:val="00E65738"/>
    <w:rsid w:val="00E65815"/>
    <w:rsid w:val="00E65888"/>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1090"/>
    <w:rsid w:val="00E710A8"/>
    <w:rsid w:val="00E711B0"/>
    <w:rsid w:val="00E71567"/>
    <w:rsid w:val="00E71984"/>
    <w:rsid w:val="00E719E0"/>
    <w:rsid w:val="00E71B06"/>
    <w:rsid w:val="00E71BF0"/>
    <w:rsid w:val="00E71C4C"/>
    <w:rsid w:val="00E71EBD"/>
    <w:rsid w:val="00E72000"/>
    <w:rsid w:val="00E722EA"/>
    <w:rsid w:val="00E72522"/>
    <w:rsid w:val="00E728A4"/>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711"/>
    <w:rsid w:val="00E76841"/>
    <w:rsid w:val="00E76856"/>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26D"/>
    <w:rsid w:val="00E80730"/>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E4"/>
    <w:rsid w:val="00E82E15"/>
    <w:rsid w:val="00E82E41"/>
    <w:rsid w:val="00E830AF"/>
    <w:rsid w:val="00E83463"/>
    <w:rsid w:val="00E83626"/>
    <w:rsid w:val="00E83936"/>
    <w:rsid w:val="00E83C6E"/>
    <w:rsid w:val="00E83D2F"/>
    <w:rsid w:val="00E83E20"/>
    <w:rsid w:val="00E83F6B"/>
    <w:rsid w:val="00E840DE"/>
    <w:rsid w:val="00E84354"/>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DD"/>
    <w:rsid w:val="00EA1551"/>
    <w:rsid w:val="00EA1814"/>
    <w:rsid w:val="00EA1823"/>
    <w:rsid w:val="00EA18F9"/>
    <w:rsid w:val="00EA1D5B"/>
    <w:rsid w:val="00EA23B4"/>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1C"/>
    <w:rsid w:val="00EB3EF2"/>
    <w:rsid w:val="00EB405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272"/>
    <w:rsid w:val="00ED72D4"/>
    <w:rsid w:val="00ED73BE"/>
    <w:rsid w:val="00ED7718"/>
    <w:rsid w:val="00ED7911"/>
    <w:rsid w:val="00ED7941"/>
    <w:rsid w:val="00ED7D3F"/>
    <w:rsid w:val="00EE077B"/>
    <w:rsid w:val="00EE09DA"/>
    <w:rsid w:val="00EE0B3B"/>
    <w:rsid w:val="00EE124A"/>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B3D"/>
    <w:rsid w:val="00EE5E60"/>
    <w:rsid w:val="00EE60E6"/>
    <w:rsid w:val="00EE6424"/>
    <w:rsid w:val="00EE693C"/>
    <w:rsid w:val="00EE6B42"/>
    <w:rsid w:val="00EE6B64"/>
    <w:rsid w:val="00EE6B73"/>
    <w:rsid w:val="00EE6C17"/>
    <w:rsid w:val="00EE6D70"/>
    <w:rsid w:val="00EE6EAF"/>
    <w:rsid w:val="00EE7302"/>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988"/>
    <w:rsid w:val="00EF49E5"/>
    <w:rsid w:val="00EF5024"/>
    <w:rsid w:val="00EF5283"/>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161"/>
    <w:rsid w:val="00F216B8"/>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C51"/>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D64"/>
    <w:rsid w:val="00F34E2D"/>
    <w:rsid w:val="00F354B5"/>
    <w:rsid w:val="00F355BC"/>
    <w:rsid w:val="00F35627"/>
    <w:rsid w:val="00F3562B"/>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A5E"/>
    <w:rsid w:val="00F41C0C"/>
    <w:rsid w:val="00F4200D"/>
    <w:rsid w:val="00F420C0"/>
    <w:rsid w:val="00F42408"/>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4FC5"/>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FC1"/>
    <w:rsid w:val="00F5249B"/>
    <w:rsid w:val="00F52567"/>
    <w:rsid w:val="00F5262F"/>
    <w:rsid w:val="00F526B7"/>
    <w:rsid w:val="00F52CD9"/>
    <w:rsid w:val="00F52D96"/>
    <w:rsid w:val="00F52FDC"/>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A24"/>
    <w:rsid w:val="00F70A99"/>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A80"/>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BB2"/>
    <w:rsid w:val="00F97F36"/>
    <w:rsid w:val="00FA011D"/>
    <w:rsid w:val="00FA01AF"/>
    <w:rsid w:val="00FA02D8"/>
    <w:rsid w:val="00FA0CCE"/>
    <w:rsid w:val="00FA0D26"/>
    <w:rsid w:val="00FA1214"/>
    <w:rsid w:val="00FA1275"/>
    <w:rsid w:val="00FA1592"/>
    <w:rsid w:val="00FA16BE"/>
    <w:rsid w:val="00FA184E"/>
    <w:rsid w:val="00FA187F"/>
    <w:rsid w:val="00FA196E"/>
    <w:rsid w:val="00FA1BAD"/>
    <w:rsid w:val="00FA1D72"/>
    <w:rsid w:val="00FA1FEF"/>
    <w:rsid w:val="00FA25BF"/>
    <w:rsid w:val="00FA272A"/>
    <w:rsid w:val="00FA29B5"/>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899"/>
    <w:rsid w:val="00FA69C0"/>
    <w:rsid w:val="00FA69D1"/>
    <w:rsid w:val="00FA6B2A"/>
    <w:rsid w:val="00FA6D8D"/>
    <w:rsid w:val="00FA6E5B"/>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C4A"/>
    <w:rsid w:val="00FC0CA4"/>
    <w:rsid w:val="00FC0DDC"/>
    <w:rsid w:val="00FC0E97"/>
    <w:rsid w:val="00FC0EA0"/>
    <w:rsid w:val="00FC0FD5"/>
    <w:rsid w:val="00FC105B"/>
    <w:rsid w:val="00FC119E"/>
    <w:rsid w:val="00FC15E7"/>
    <w:rsid w:val="00FC1A4D"/>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D3E"/>
    <w:rsid w:val="00FE50E3"/>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BEF"/>
    <w:rsid w:val="00FF12DB"/>
    <w:rsid w:val="00FF12FF"/>
    <w:rsid w:val="00FF139D"/>
    <w:rsid w:val="00FF1427"/>
    <w:rsid w:val="00FF17A9"/>
    <w:rsid w:val="00FF18D1"/>
    <w:rsid w:val="00FF1E2B"/>
    <w:rsid w:val="00FF1F40"/>
    <w:rsid w:val="00FF20C5"/>
    <w:rsid w:val="00FF2419"/>
    <w:rsid w:val="00FF2667"/>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oneplanetnetwork.org/sites/default/files/report_unea5_catalysing_science-based_policy_action_on_scp_-_task_group_irp-one_planet_0.pdf" TargetMode="External"/><Relationship Id="rId3" Type="http://schemas.openxmlformats.org/officeDocument/2006/relationships/hyperlink" Target="https://onlinelibrary.wiley.com/doi/full/10.1111/isj.12193" TargetMode="External"/><Relationship Id="rId21"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0" Type="http://schemas.openxmlformats.org/officeDocument/2006/relationships/hyperlink" Target="https://quantis.com/all-insights/reports/"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24" Type="http://schemas.openxmlformats.org/officeDocument/2006/relationships/hyperlink" Target="https://www.ctwant.com/article/140473?utm_source=yahoo&amp;utm_medium=rss&amp;utm_campaign=140473"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23"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wwfindia.org/?9120/Cutting-cotton-carbon-emissions-Findings-from-Warangal-India"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 Id="rId22" Type="http://schemas.openxmlformats.org/officeDocument/2006/relationships/hyperlink" Target="https://www.italent.org.tw/Content/01/5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tiip.itnet.org.tw/article_page.php?pk=60" TargetMode="External"/><Relationship Id="rId18" Type="http://schemas.openxmlformats.org/officeDocument/2006/relationships/hyperlink" Target="https://today.line.me/tw/v2/article/GJOKj6" TargetMode="External"/><Relationship Id="rId3" Type="http://schemas.openxmlformats.org/officeDocument/2006/relationships/hyperlink" Target="https://www.ecos.org.tw/about.php" TargetMode="External"/><Relationship Id="rId21" Type="http://schemas.openxmlformats.org/officeDocument/2006/relationships/hyperlink" Target="https://www.bnext.com.tw/article/61067/frontier20210121"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ncsd.ndc.gov.tw/Fore/nsdn/about0/2050Path"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bnext.com.tw/article/61067/frontier20210121" TargetMode="External"/><Relationship Id="rId20" Type="http://schemas.openxmlformats.org/officeDocument/2006/relationships/hyperlink" Target="https://www.startupterrace.tw/News_Content.aspx?n=1654&amp;s=11729"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www.tnet.org.tw/Article/Detail/19664" TargetMode="External"/><Relationship Id="rId5" Type="http://schemas.openxmlformats.org/officeDocument/2006/relationships/hyperlink" Target="https://www.cloudsme.com.tw/cloudsme/index.php" TargetMode="External"/><Relationship Id="rId15" Type="http://schemas.openxmlformats.org/officeDocument/2006/relationships/hyperlink" Target="https://www.frontier.cool/a/docs/%E5%B8%83%E6%96%99%E8%B3%87%E7%94%A2%E7%9B%B8%E9%97%9C/%E4%BA%86%E8%A7%A3%E7%B4%8B%E7%90%86%E8%B2%BC%E5%9C%966-texture-maps" TargetMode="External"/><Relationship Id="rId10" Type="http://schemas.openxmlformats.org/officeDocument/2006/relationships/hyperlink" Target="https://research.sinica.edu.tw/chin-en-wu/" TargetMode="External"/><Relationship Id="rId19" Type="http://schemas.openxmlformats.org/officeDocument/2006/relationships/hyperlink" Target="https://aadt.asia/%E6%8E%A8%E5%8B%95%E7%B4%A1%E7%B9%94%E5%85%83%E5%AE%87%E5%AE%99%E5%9C%A8%E5%8F%B0%E5%8C%97%E8%AA%95%E7%94%9F-%E5%85%A8%E7%90%83%E6%95%B8%E4%BD%8D%E7%B4%A1%E7%B9%94%E9%AB%98%E5%B3%B0%E6%9C%83%E7%9B%9B/"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cnaphoto.culture.tw/home/zh-tw/CultureStory_65" TargetMode="External"/><Relationship Id="rId14" Type="http://schemas.openxmlformats.org/officeDocument/2006/relationships/hyperlink" Target="https://www.trade.gov.tw/Pages/Detail.aspx?nodeid=45&amp;pid=799806"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116</Pages>
  <Words>35078</Words>
  <Characters>199950</Characters>
  <Application>Microsoft Office Word</Application>
  <DocSecurity>0</DocSecurity>
  <Lines>1666</Lines>
  <Paragraphs>469</Paragraphs>
  <ScaleCrop>false</ScaleCrop>
  <Company/>
  <LinksUpToDate>false</LinksUpToDate>
  <CharactersWithSpaces>234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007</cp:revision>
  <cp:lastPrinted>2025-05-19T17:36:00Z</cp:lastPrinted>
  <dcterms:created xsi:type="dcterms:W3CDTF">2025-06-23T07:21:00Z</dcterms:created>
  <dcterms:modified xsi:type="dcterms:W3CDTF">2025-06-24T17:11:00Z</dcterms:modified>
</cp:coreProperties>
</file>